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AA43B0"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38353745" w:rsidR="00770789" w:rsidRPr="000724A2" w:rsidRDefault="009136AF" w:rsidP="000E065B">
      <w:pPr>
        <w:jc w:val="both"/>
        <w:rPr>
          <w:noProof/>
          <w:u w:val="thick" w:color="28B473"/>
        </w:rPr>
      </w:pPr>
      <w:r>
        <w:rPr>
          <w:spacing w:val="-1"/>
          <w:lang w:eastAsia="x-none"/>
        </w:rPr>
        <w:t xml:space="preserve">With advancement of </w:t>
      </w:r>
      <w:r w:rsidR="00770789" w:rsidRPr="00675E97">
        <w:rPr>
          <w:spacing w:val="-1"/>
          <w:lang w:eastAsia="x-none"/>
        </w:rPr>
        <w:t xml:space="preserve">Web </w:t>
      </w:r>
      <w:r w:rsidR="00770789" w:rsidRPr="00944103">
        <w:t>infrastructure</w:t>
      </w:r>
      <w:r w:rsidR="00770789">
        <w:t>s</w:t>
      </w:r>
      <w:r w:rsidR="00770789">
        <w:rPr>
          <w:spacing w:val="-1"/>
          <w:lang w:eastAsia="x-none"/>
        </w:rPr>
        <w:t xml:space="preserve"> and </w:t>
      </w:r>
      <w:r w:rsidR="00770789" w:rsidRPr="00675E97">
        <w:rPr>
          <w:spacing w:val="-1"/>
          <w:lang w:eastAsia="x-none"/>
        </w:rPr>
        <w:t>technologies</w:t>
      </w:r>
      <w:r w:rsidR="00193ACF">
        <w:rPr>
          <w:spacing w:val="-1"/>
          <w:lang w:eastAsia="x-none"/>
        </w:rPr>
        <w:t xml:space="preserve"> </w:t>
      </w:r>
      <w:r w:rsidR="00770789">
        <w:rPr>
          <w:spacing w:val="-1"/>
          <w:lang w:eastAsia="x-none"/>
        </w:rPr>
        <w:t xml:space="preserve">organizations are trying to </w:t>
      </w:r>
      <w:r w:rsidR="00F72172">
        <w:rPr>
          <w:spacing w:val="-1"/>
          <w:lang w:eastAsia="x-none"/>
        </w:rPr>
        <w:t>adopt</w:t>
      </w:r>
      <w:r w:rsidR="00770789">
        <w:rPr>
          <w:spacing w:val="-1"/>
          <w:lang w:eastAsia="x-none"/>
        </w:rPr>
        <w:t xml:space="preserve"> </w:t>
      </w:r>
      <w:r>
        <w:rPr>
          <w:spacing w:val="-1"/>
          <w:lang w:eastAsia="x-none"/>
        </w:rPr>
        <w:t xml:space="preserve">such </w:t>
      </w:r>
      <w:r w:rsidR="00193ACF">
        <w:rPr>
          <w:spacing w:val="-1"/>
          <w:lang w:eastAsia="x-none"/>
        </w:rPr>
        <w:t>new</w:t>
      </w:r>
      <w:r w:rsidR="00770789">
        <w:rPr>
          <w:spacing w:val="-1"/>
          <w:lang w:eastAsia="x-none"/>
        </w:rPr>
        <w:t xml:space="preserve"> trends to develop and implement autonomous workflow management system</w:t>
      </w:r>
      <w:r w:rsidR="00BE642C">
        <w:rPr>
          <w:spacing w:val="-1"/>
          <w:lang w:eastAsia="x-none"/>
        </w:rPr>
        <w:t>s</w:t>
      </w:r>
      <w:r w:rsidR="00770789">
        <w:rPr>
          <w:spacing w:val="-1"/>
          <w:lang w:eastAsia="x-none"/>
        </w:rPr>
        <w:t xml:space="preserve"> (WfMS</w:t>
      </w:r>
      <w:r w:rsidR="00BE642C">
        <w:rPr>
          <w:spacing w:val="-1"/>
          <w:lang w:eastAsia="x-none"/>
        </w:rPr>
        <w:t>s</w:t>
      </w:r>
      <w:r w:rsidR="00770789">
        <w:rPr>
          <w:spacing w:val="-1"/>
          <w:lang w:eastAsia="x-none"/>
        </w:rPr>
        <w:t xml:space="preserve">). </w:t>
      </w:r>
      <w:r w:rsidR="00770789" w:rsidRPr="009F0A46">
        <w:rPr>
          <w:noProof/>
          <w:spacing w:val="-1"/>
          <w:lang w:eastAsia="x-none"/>
        </w:rPr>
        <w:t xml:space="preserve">This </w:t>
      </w:r>
      <w:r w:rsidR="009F0A46" w:rsidRPr="00E54FBE">
        <w:rPr>
          <w:noProof/>
          <w:spacing w:val="-1"/>
          <w:lang w:eastAsia="x-none"/>
        </w:rPr>
        <w:t>change</w:t>
      </w:r>
      <w:r w:rsidR="00E54FBE">
        <w:rPr>
          <w:noProof/>
          <w:spacing w:val="-1"/>
          <w:lang w:eastAsia="x-none"/>
        </w:rPr>
        <w:t xml:space="preserve"> is</w:t>
      </w:r>
      <w:r w:rsidR="00770789">
        <w:rPr>
          <w:spacing w:val="-1"/>
          <w:lang w:eastAsia="x-none"/>
        </w:rPr>
        <w:t xml:space="preserve"> breaking the previous traditional approach of manual </w:t>
      </w:r>
      <w:r w:rsidR="00770789" w:rsidRPr="00593494">
        <w:rPr>
          <w:noProof/>
          <w:spacing w:val="-1"/>
          <w:lang w:eastAsia="x-none"/>
        </w:rPr>
        <w:t>paper</w:t>
      </w:r>
      <w:r w:rsidR="00593494">
        <w:rPr>
          <w:noProof/>
          <w:spacing w:val="-1"/>
          <w:lang w:eastAsia="x-none"/>
        </w:rPr>
        <w:t>-</w:t>
      </w:r>
      <w:r w:rsidR="00770789" w:rsidRPr="00593494">
        <w:rPr>
          <w:noProof/>
          <w:spacing w:val="-1"/>
          <w:lang w:eastAsia="x-none"/>
        </w:rPr>
        <w:t>based</w:t>
      </w:r>
      <w:r w:rsidR="00770789">
        <w:rPr>
          <w:spacing w:val="-1"/>
          <w:lang w:eastAsia="x-none"/>
        </w:rPr>
        <w:t xml:space="preserve"> workflow and bringing a new paradigm shift in</w:t>
      </w:r>
      <w:r w:rsidR="00593494">
        <w:rPr>
          <w:spacing w:val="-1"/>
          <w:lang w:eastAsia="x-none"/>
        </w:rPr>
        <w:t xml:space="preserve"> the</w:t>
      </w:r>
      <w:r w:rsidR="00770789">
        <w:rPr>
          <w:spacing w:val="-1"/>
          <w:lang w:eastAsia="x-none"/>
        </w:rPr>
        <w:t xml:space="preserve"> </w:t>
      </w:r>
      <w:r w:rsidR="00770789" w:rsidRPr="00593494">
        <w:rPr>
          <w:noProof/>
          <w:spacing w:val="-1"/>
          <w:lang w:eastAsia="x-none"/>
        </w:rPr>
        <w:t>organization</w:t>
      </w:r>
      <w:r w:rsidR="00770789">
        <w:rPr>
          <w:spacing w:val="-1"/>
          <w:lang w:eastAsia="x-none"/>
        </w:rPr>
        <w:t xml:space="preserve"> </w:t>
      </w:r>
      <w:r w:rsidR="00770789">
        <w:t>by leveraging the benefits of advanced and cutting-edge innovative information technology</w:t>
      </w:r>
      <w:r w:rsidR="00FC392F">
        <w:t xml:space="preserve"> such as </w:t>
      </w:r>
      <w:r w:rsidR="00FC392F" w:rsidRPr="0034196A">
        <w:rPr>
          <w:noProof/>
          <w:u w:val="thick" w:color="28B473"/>
        </w:rPr>
        <w:t>cloud computing, Big Data, Bring Your Own Device (BYOD), Internet of Things(IoT),</w:t>
      </w:r>
      <w:r w:rsidR="00FC392F">
        <w:rPr>
          <w:noProof/>
          <w:u w:val="thick" w:color="28B473"/>
        </w:rPr>
        <w:t xml:space="preserve"> distributed systems</w:t>
      </w:r>
      <w:r w:rsidR="00F34D4C">
        <w:rPr>
          <w:noProof/>
          <w:u w:val="thick" w:color="28B473"/>
        </w:rPr>
        <w:t xml:space="preserve"> and</w:t>
      </w:r>
      <w:r w:rsidR="00FC392F">
        <w:rPr>
          <w:noProof/>
          <w:u w:val="thick" w:color="28B473"/>
        </w:rPr>
        <w:t xml:space="preserve"> </w:t>
      </w:r>
      <w:r w:rsidR="00BE642C">
        <w:rPr>
          <w:noProof/>
          <w:u w:val="thick" w:color="28B473"/>
        </w:rPr>
        <w:t xml:space="preserve">web services, </w:t>
      </w:r>
      <w:r w:rsidR="00FC392F">
        <w:rPr>
          <w:noProof/>
          <w:u w:val="thick" w:color="28B473"/>
        </w:rPr>
        <w:t>etc</w:t>
      </w:r>
      <w:r w:rsidR="00FF5BB2" w:rsidRPr="00FF5BB2">
        <w:rPr>
          <w:noProof/>
        </w:rPr>
        <w:t>.</w:t>
      </w:r>
      <w:r w:rsidR="00BE642C">
        <w:rPr>
          <w:noProof/>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 xml:space="preserve">helping people to </w:t>
      </w:r>
      <w:r w:rsidR="001E69BC" w:rsidRPr="0034196A">
        <w:rPr>
          <w:noProof/>
          <w:u w:val="thick" w:color="28B473"/>
        </w:rPr>
        <w:t xml:space="preserve">perform </w:t>
      </w:r>
      <w:r w:rsidR="003C3BF6">
        <w:rPr>
          <w:noProof/>
          <w:u w:val="thick" w:color="28B473"/>
        </w:rPr>
        <w:t>activities</w:t>
      </w:r>
      <w:r w:rsidR="001E69BC">
        <w:rPr>
          <w:noProof/>
          <w:u w:val="thick" w:color="28B473"/>
        </w:rPr>
        <w:t xml:space="preserve"> </w:t>
      </w:r>
      <w:r w:rsidR="005A3D97">
        <w:rPr>
          <w:noProof/>
          <w:u w:val="thick" w:color="28B473"/>
        </w:rPr>
        <w:t>better and faster</w:t>
      </w:r>
      <w:r w:rsidR="002B186A">
        <w:rPr>
          <w:noProof/>
          <w:u w:val="thick" w:color="28B473"/>
        </w:rPr>
        <w:t xml:space="preserve">.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w:t>
      </w:r>
      <w:r w:rsidR="00653D95">
        <w:t>;</w:t>
      </w:r>
      <w:r w:rsidR="00770789">
        <w:t xml:space="preserve"> both functional and security requirements.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77E6F891" w:rsidR="004C5B51" w:rsidRDefault="00770789" w:rsidP="000E065B">
      <w:pPr>
        <w:jc w:val="both"/>
        <w:rPr>
          <w:spacing w:val="-1"/>
          <w:lang w:eastAsia="x-none"/>
        </w:rPr>
      </w:pPr>
      <w:r>
        <w:t xml:space="preserve">To accomplish the security requirements of any adaptive workflows, we can implement access control mechanisms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t xml:space="preserve">. </w:t>
      </w:r>
      <w:r w:rsidRPr="00A16BB9">
        <w:rPr>
          <w:noProof/>
        </w:rPr>
        <w:t>According to National Institute of Standards and Technology (NIST) - “</w:t>
      </w:r>
      <w:r w:rsidRPr="00A16BB9">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Pr="00A16BB9">
        <w:rPr>
          <w:noProof/>
        </w:rPr>
        <w:t>”</w:t>
      </w:r>
      <w:r>
        <w:t xml:space="preserve"> </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5F4E30">
        <w:rPr>
          <w:noProof/>
        </w:rPr>
        <w:t>[4]</w:t>
      </w:r>
      <w:r>
        <w:fldChar w:fldCharType="end"/>
      </w:r>
      <w:r w:rsidRPr="00E7507F">
        <w:t xml:space="preserve">. </w:t>
      </w:r>
      <w:r w:rsidR="00093425">
        <w:t xml:space="preserve">Access control is always </w:t>
      </w:r>
      <w:r w:rsidRPr="00402A04">
        <w:t>important for organizations to offer proper data security and protection</w:t>
      </w:r>
      <w:r w:rsidR="00000BF3">
        <w:t>. This</w:t>
      </w:r>
      <w:r>
        <w:t xml:space="preserve"> is even more crucial to </w:t>
      </w:r>
      <w:r w:rsidR="00067599">
        <w:rPr>
          <w:noProof/>
        </w:rPr>
        <w:t>secure assests</w:t>
      </w:r>
      <w:r>
        <w:t xml:space="preserve"> of distributed workflow system that deals with multi-users and</w:t>
      </w:r>
      <w:r w:rsidR="00593494">
        <w:t xml:space="preserve"> the</w:t>
      </w:r>
      <w:r>
        <w:t xml:space="preserve"> </w:t>
      </w:r>
      <w:r w:rsidRPr="00593494">
        <w:rPr>
          <w:noProof/>
        </w:rPr>
        <w:t>multi-objects</w:t>
      </w:r>
      <w:r>
        <w:t xml:space="preserve"> environment. </w:t>
      </w:r>
      <w:r w:rsidRPr="00E7507F">
        <w:t xml:space="preserve">In recent year, many secure access control models </w:t>
      </w:r>
      <w:r w:rsidRPr="00E7507F">
        <w:fldChar w:fldCharType="begin" w:fldLock="1"/>
      </w:r>
      <w:r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Pr="00E7507F">
        <w:fldChar w:fldCharType="separate"/>
      </w:r>
      <w:r w:rsidRPr="00E7507F">
        <w:rPr>
          <w:noProof/>
        </w:rPr>
        <w:t>[2]</w:t>
      </w:r>
      <w:r w:rsidRPr="00E7507F">
        <w:fldChar w:fldCharType="end"/>
      </w:r>
      <w:r w:rsidRPr="00E7507F">
        <w:fldChar w:fldCharType="begin" w:fldLock="1"/>
      </w:r>
      <w:r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Pr="00E7507F">
        <w:fldChar w:fldCharType="separate"/>
      </w:r>
      <w:r w:rsidRPr="00E7507F">
        <w:rPr>
          <w:noProof/>
        </w:rPr>
        <w:t>[5]</w:t>
      </w:r>
      <w:r w:rsidRPr="00E7507F">
        <w:fldChar w:fldCharType="end"/>
      </w:r>
      <w:r w:rsidRPr="00E7507F">
        <w:fldChar w:fldCharType="begin" w:fldLock="1"/>
      </w:r>
      <w:r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Pr="00E7507F">
        <w:fldChar w:fldCharType="separate"/>
      </w:r>
      <w:r w:rsidRPr="00E7507F">
        <w:rPr>
          <w:noProof/>
        </w:rPr>
        <w:t>[6]</w:t>
      </w:r>
      <w:r w:rsidRPr="00E7507F">
        <w:fldChar w:fldCharType="end"/>
      </w:r>
      <w:r w:rsidRPr="00E7507F">
        <w:fldChar w:fldCharType="begin" w:fldLock="1"/>
      </w:r>
      <w:r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Pr="00E7507F">
        <w:fldChar w:fldCharType="separate"/>
      </w:r>
      <w:r w:rsidRPr="00E7507F">
        <w:rPr>
          <w:noProof/>
        </w:rPr>
        <w:t>[7]</w:t>
      </w:r>
      <w:r w:rsidRPr="00E7507F">
        <w:fldChar w:fldCharType="end"/>
      </w:r>
      <w:r w:rsidRPr="00E7507F">
        <w:t xml:space="preserve"> </w:t>
      </w:r>
      <w:r w:rsidR="00DB29FD">
        <w:t>have been</w:t>
      </w:r>
      <w:r w:rsidRPr="00E7507F">
        <w:t xml:space="preserve"> proposed and studied for collaborative and intra-organizational environments </w:t>
      </w:r>
      <w:r w:rsidR="00BA205D">
        <w:t>that</w:t>
      </w:r>
      <w:r w:rsidRPr="00E7507F">
        <w:t xml:space="preserve"> express complicated access control constraint</w:t>
      </w:r>
      <w:r w:rsidRPr="00F014DC">
        <w:rPr>
          <w:spacing w:val="-1"/>
          <w:lang w:eastAsia="x-none"/>
        </w:rPr>
        <w:t xml:space="preserve"> </w:t>
      </w:r>
      <w:r>
        <w:rPr>
          <w:spacing w:val="-1"/>
          <w:lang w:eastAsia="x-none"/>
        </w:rPr>
        <w:t xml:space="preserve">using </w:t>
      </w:r>
      <w:r w:rsidRPr="00730DF7">
        <w:rPr>
          <w:spacing w:val="-1"/>
          <w:lang w:eastAsia="x-none"/>
        </w:rPr>
        <w:t>traditional security</w:t>
      </w:r>
      <w:r>
        <w:rPr>
          <w:spacing w:val="-1"/>
          <w:lang w:eastAsia="x-none"/>
        </w:rPr>
        <w:t xml:space="preserve"> methods. </w:t>
      </w:r>
      <w:r>
        <w:t>Unfortunately, t</w:t>
      </w:r>
      <w:r>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more difficult to address the dynamic organizational changes and re-structuring processes. </w:t>
      </w:r>
      <w:r w:rsidR="00B179E7">
        <w:rPr>
          <w:noProof/>
          <w:spacing w:val="-1"/>
          <w:lang w:eastAsia="x-none"/>
        </w:rPr>
        <w:t>Contemporary</w:t>
      </w:r>
      <w:r>
        <w:t xml:space="preserve"> information security mechanisms are </w:t>
      </w:r>
      <w:r w:rsidR="00AC20F6">
        <w:t>often</w:t>
      </w:r>
      <w:r>
        <w:t xml:space="preserve"> </w:t>
      </w:r>
      <w:r w:rsidR="00AC20F6">
        <w:t>im</w:t>
      </w:r>
      <w:r>
        <w:t xml:space="preserve">mature </w:t>
      </w:r>
      <w:r w:rsidR="003914F2">
        <w:t>or</w:t>
      </w:r>
      <w:r>
        <w:t xml:space="preserve"> insufficient </w:t>
      </w:r>
      <w:r w:rsidR="00FD39A2">
        <w:t>in</w:t>
      </w:r>
      <w:r>
        <w:t xml:space="preserve"> address</w:t>
      </w:r>
      <w:r w:rsidR="00FD39A2">
        <w:t>ing</w:t>
      </w:r>
      <w:r>
        <w:t xml:space="preserve"> such demanding </w:t>
      </w:r>
      <w:r w:rsidR="00FD39A2">
        <w:t>compliances</w:t>
      </w:r>
      <w:r>
        <w:t xml:space="preserve">. </w:t>
      </w:r>
      <w:r w:rsidR="00A52F69">
        <w:t>In order to</w:t>
      </w:r>
      <w:r>
        <w:t xml:space="preserve"> make such WfMS more secure and </w:t>
      </w:r>
      <w:r w:rsidRPr="00557FF8">
        <w:rPr>
          <w:noProof/>
        </w:rPr>
        <w:t>maintainable</w:t>
      </w:r>
      <w:r w:rsidR="00557FF8">
        <w:rPr>
          <w:noProof/>
        </w:rPr>
        <w:t>,</w:t>
      </w:r>
      <w:r>
        <w:t xml:space="preserve"> we need </w:t>
      </w:r>
      <w:r w:rsidRPr="00557FF8">
        <w:rPr>
          <w:noProof/>
        </w:rPr>
        <w:t xml:space="preserve">to </w:t>
      </w:r>
      <w:r w:rsidR="004F2197">
        <w:rPr>
          <w:noProof/>
        </w:rPr>
        <w:t>clearly</w:t>
      </w:r>
      <w:r w:rsidR="004F2197">
        <w:t xml:space="preserve"> </w:t>
      </w:r>
      <w:r w:rsidR="00557FF8">
        <w:rPr>
          <w:noProof/>
        </w:rPr>
        <w:t xml:space="preserve">separate </w:t>
      </w:r>
      <w:r>
        <w:rPr>
          <w:spacing w:val="-1"/>
          <w:lang w:eastAsia="x-none"/>
        </w:rPr>
        <w:t>the business logic and the security features</w:t>
      </w:r>
      <w:r w:rsidR="00EC1A19">
        <w:rPr>
          <w:spacing w:val="-1"/>
          <w:lang w:eastAsia="x-none"/>
        </w:rPr>
        <w:t xml:space="preserve"> so</w:t>
      </w:r>
      <w:r>
        <w:rPr>
          <w:spacing w:val="-1"/>
          <w:lang w:eastAsia="x-none"/>
        </w:rPr>
        <w:t xml:space="preserve"> that </w:t>
      </w:r>
      <w:r w:rsidRPr="00D813D7">
        <w:rPr>
          <w:spacing w:val="-1"/>
          <w:lang w:eastAsia="x-none"/>
        </w:rPr>
        <w:t xml:space="preserve">authorization logic </w:t>
      </w:r>
      <w:r>
        <w:rPr>
          <w:spacing w:val="-1"/>
          <w:lang w:eastAsia="x-none"/>
        </w:rPr>
        <w:t>can</w:t>
      </w:r>
      <w:r w:rsidRPr="00D813D7">
        <w:rPr>
          <w:spacing w:val="-1"/>
          <w:lang w:eastAsia="x-none"/>
        </w:rPr>
        <w:t xml:space="preserve"> be created and maintain</w:t>
      </w:r>
      <w:r>
        <w:rPr>
          <w:spacing w:val="-1"/>
          <w:lang w:eastAsia="x-none"/>
        </w:rPr>
        <w:t xml:space="preserve">ed external to the application </w:t>
      </w:r>
      <w:r w:rsidRPr="00D813D7">
        <w:rPr>
          <w:spacing w:val="-1"/>
          <w:lang w:eastAsia="x-none"/>
        </w:rPr>
        <w:t xml:space="preserve">and not managed uniquely within each application. </w:t>
      </w:r>
    </w:p>
    <w:p w14:paraId="301F7658" w14:textId="7917BE05" w:rsidR="00770789" w:rsidRDefault="00770789" w:rsidP="000E065B">
      <w:pPr>
        <w:jc w:val="both"/>
      </w:pPr>
      <w:r>
        <w:rPr>
          <w:spacing w:val="-1"/>
          <w:lang w:eastAsia="x-none"/>
        </w:rPr>
        <w:t xml:space="preserve">But with this separation of authority and business process; </w:t>
      </w:r>
      <w:r w:rsidRPr="00802342">
        <w:t>modeling, composing</w:t>
      </w:r>
      <w:r>
        <w:t xml:space="preserve"> and testing of such applications become</w:t>
      </w:r>
      <w:r w:rsidRPr="00802342">
        <w:t xml:space="preserve"> harder</w:t>
      </w:r>
      <w:r>
        <w:t xml:space="preserve"> and time-extensive</w:t>
      </w:r>
      <w:r w:rsidRPr="00802342">
        <w:t>.</w:t>
      </w:r>
      <w:r>
        <w:t xml:space="preserve"> Workflow processes can be complex and deal with more sensitive data across many </w:t>
      </w:r>
      <w:r w:rsidR="009C2C4A">
        <w:t xml:space="preserve">different </w:t>
      </w:r>
      <w:r>
        <w:t xml:space="preserve">users that </w:t>
      </w:r>
      <w:r w:rsidRPr="00593494">
        <w:rPr>
          <w:noProof/>
        </w:rPr>
        <w:t>require</w:t>
      </w:r>
      <w:r>
        <w:t xml:space="preserve"> </w:t>
      </w:r>
      <w:r w:rsidR="00F97730">
        <w:t>varying degrees of</w:t>
      </w:r>
      <w:r>
        <w:t xml:space="preserve"> information privacy and data security mechanisms. </w:t>
      </w:r>
      <w:r w:rsidR="00B308A7">
        <w:t>Any organization</w:t>
      </w:r>
      <w:r w:rsidR="00600B43">
        <w:t xml:space="preserve"> </w:t>
      </w:r>
      <w:r w:rsidR="002A2B53">
        <w:t>demand</w:t>
      </w:r>
      <w:r w:rsidR="00B308A7">
        <w:t>s</w:t>
      </w:r>
      <w:r w:rsidR="00135A02">
        <w:t xml:space="preserve"> for</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t>As it involves diverse and distributed stakeholders accessing the same resources from</w:t>
      </w:r>
      <w:r w:rsidR="00593494">
        <w:t xml:space="preserve"> </w:t>
      </w:r>
      <w:r w:rsidRPr="00593494">
        <w:rPr>
          <w:noProof/>
        </w:rPr>
        <w:t>different</w:t>
      </w:r>
      <w:r>
        <w:t xml:space="preserve"> environment</w:t>
      </w:r>
      <w:r w:rsidR="00976C38">
        <w:t>s</w:t>
      </w:r>
      <w:r>
        <w:t xml:space="preserve"> and ‘context’ that is beyond the predefined organizational boundaries in </w:t>
      </w:r>
      <w:r w:rsidR="007A2CF7">
        <w:t xml:space="preserve">such </w:t>
      </w:r>
      <w:r>
        <w:t xml:space="preserve">application, there is always a risk associated </w:t>
      </w:r>
      <w:r w:rsidR="00593494">
        <w:rPr>
          <w:noProof/>
        </w:rPr>
        <w:t>with</w:t>
      </w:r>
      <w:r>
        <w:t xml:space="preserve"> sensitive information disclosure</w:t>
      </w:r>
      <w:r w:rsidR="00222FCC">
        <w:t xml:space="preserve">, </w:t>
      </w:r>
      <w:r>
        <w:t xml:space="preserve">unauthorized data access and lack of privacy protection. </w:t>
      </w:r>
      <w:r w:rsidR="00A9057C">
        <w:rPr>
          <w:noProof/>
        </w:rPr>
        <w:t>Such</w:t>
      </w:r>
      <w:r>
        <w:t xml:space="preserve"> workflow applications need to provide a way to control the access to the information based on both user’s authority levels and various implicit contexts. </w:t>
      </w:r>
    </w:p>
    <w:p w14:paraId="5A5089D5" w14:textId="7DA05E5C"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t xml:space="preserve">In this process, we face several </w:t>
      </w:r>
      <w:r w:rsidRPr="00661026">
        <w:t>challenges</w:t>
      </w:r>
      <w:r>
        <w:t xml:space="preserve"> such as automation and security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secure access control mechanisms to ensure that </w:t>
      </w:r>
      <w:r w:rsidR="00AD3234">
        <w:t xml:space="preserve">no </w:t>
      </w:r>
      <w:r w:rsidR="00E00922">
        <w:t>subjects</w:t>
      </w:r>
      <w:r w:rsidR="00AD3234">
        <w:t xml:space="preserve"> are allowed to perform unauthorized activities</w:t>
      </w:r>
      <w:r>
        <w:t>. But the main problem is such subjects and resources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4B34E648"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id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effective and secure system design is needed to protect the immense flow of sensitive information flowing through such system from data theft.</w:t>
      </w:r>
    </w:p>
    <w:p w14:paraId="0B7C6CD8" w14:textId="77777777" w:rsidR="00770789" w:rsidRDefault="00770789" w:rsidP="000E065B">
      <w:pPr>
        <w:pStyle w:val="Heading1"/>
        <w:numPr>
          <w:ilvl w:val="0"/>
          <w:numId w:val="11"/>
        </w:numPr>
        <w:jc w:val="both"/>
      </w:pPr>
      <w:r w:rsidRPr="004E5985">
        <w:t>Thesis Statement</w:t>
      </w:r>
    </w:p>
    <w:p w14:paraId="669F2A3B" w14:textId="77777777" w:rsidR="003B4140" w:rsidRDefault="00770789" w:rsidP="000E065B">
      <w:pPr>
        <w:autoSpaceDE w:val="0"/>
        <w:autoSpaceDN w:val="0"/>
        <w:adjustRightInd w:val="0"/>
        <w:spacing w:after="0"/>
        <w:jc w:val="both"/>
      </w:pPr>
      <w:r w:rsidRPr="000A3DC2">
        <w:rPr>
          <w:noProof/>
        </w:rPr>
        <w:lastRenderedPageBreak/>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Pr="000A3DC2">
        <w:rPr>
          <w:noProof/>
        </w:rPr>
        <w:t xml:space="preserve"> model with eXtensible Access Control Markup Language (XACML) </w:t>
      </w:r>
      <w:r w:rsidR="00557FF8" w:rsidRPr="000A3DC2">
        <w:rPr>
          <w:noProof/>
        </w:rPr>
        <w:t>V</w:t>
      </w:r>
      <w:r w:rsidRPr="000A3DC2">
        <w:rPr>
          <w:noProof/>
        </w:rPr>
        <w:t>ersion 3.0 standard</w:t>
      </w:r>
      <w:r w:rsidR="00653D95">
        <w:rPr>
          <w:noProof/>
        </w:rPr>
        <w:t xml:space="preserve"> that </w:t>
      </w:r>
      <w:r w:rsidRPr="000A3DC2">
        <w:rPr>
          <w:noProof/>
        </w:rPr>
        <w:t xml:space="preserve"> in a real-world application such as Grant Proposal Workflow Management System (GPWfMS)</w:t>
      </w:r>
      <w:r w:rsidR="000A3DC2" w:rsidRPr="000A3DC2">
        <w:rPr>
          <w:noProof/>
        </w:rPr>
        <w:t>.</w:t>
      </w:r>
      <w:r w:rsidR="000A3DC2">
        <w:rPr>
          <w:noProof/>
        </w:rPr>
        <w:t xml:space="preserve"> </w:t>
      </w:r>
      <w:r w:rsidR="000A3DC2" w:rsidRPr="005249CF">
        <w:rPr>
          <w:noProof/>
        </w:rPr>
        <w:t>This will</w:t>
      </w:r>
      <w:r w:rsidR="000A3DC2">
        <w:rPr>
          <w:noProof/>
        </w:rPr>
        <w:t xml:space="preserve"> allow us</w:t>
      </w:r>
      <w:r w:rsidRPr="000A3DC2">
        <w:rPr>
          <w:noProof/>
        </w:rPr>
        <w:t xml:space="preserve"> to </w:t>
      </w:r>
      <w:r w:rsidR="005A3989">
        <w:rPr>
          <w:noProof/>
        </w:rPr>
        <w:t>investigate into</w:t>
      </w:r>
      <w:r w:rsidRPr="000A3DC2">
        <w:rPr>
          <w:noProof/>
        </w:rPr>
        <w:t xml:space="preserve"> </w:t>
      </w:r>
      <w:r w:rsidR="003E7B68">
        <w:rPr>
          <w:noProof/>
        </w:rPr>
        <w:t>some of advanced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09156E">
        <w:t xml:space="preserve">And in current existing workflow systems there is no way we can enforce </w:t>
      </w:r>
      <w:r w:rsidR="0009156E">
        <w:t>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032402DD"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The traditional centralized authorization and administration</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administrati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5249CF">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289DDAB4"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AF243C">
        <w:rPr>
          <w:noProof/>
        </w:rPr>
        <w:t xml:space="preserve"> </w:t>
      </w:r>
      <w:r>
        <w:t xml:space="preserve">By this separation of logics, we can achieve </w:t>
      </w:r>
      <w:r w:rsidR="00770789" w:rsidRPr="00F07116">
        <w:t xml:space="preserve">more fine-grained control of thos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 xml:space="preserve">are easy to implement and administer. </w:t>
      </w:r>
      <w:r w:rsidR="00770789" w:rsidRPr="005249CF">
        <w:rPr>
          <w:noProof/>
        </w:rPr>
        <w:t xml:space="preserve">This </w:t>
      </w:r>
      <w:r w:rsidR="00770789" w:rsidRPr="00F07116">
        <w:t>help</w:t>
      </w:r>
      <w:r w:rsidR="00693D15">
        <w:t>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5249CF">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0D6C06CE"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D06B9D">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Pr="00D06B9D">
        <w:rPr>
          <w:noProof/>
        </w:rPr>
        <w:t>Using common standards for various functions</w:t>
      </w:r>
      <w:r>
        <w:t xml:space="preserve">, workflow systems can achieve a level of interoperability and that can be beneficial to both vendors and users of such technology. According to its definition, </w:t>
      </w:r>
      <w:r w:rsidRPr="008078FE">
        <w:t>“</w:t>
      </w:r>
      <w:r w:rsidRPr="00B06327">
        <w:rPr>
          <w:i/>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xml:space="preserve">, data privacy, data integrity and non-repudiation. </w:t>
      </w:r>
      <w:r w:rsidRPr="00D06B9D">
        <w:rPr>
          <w:noProof/>
        </w:rPr>
        <w:t>This clearly</w:t>
      </w:r>
      <w:r>
        <w:t xml:space="preserve"> emphasizes the major security objective of any workflow system is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0D42FAC0" w:rsidR="009D077C" w:rsidRDefault="009D077C" w:rsidP="000E065B">
      <w:pPr>
        <w:spacing w:line="240" w:lineRule="auto"/>
        <w:jc w:val="both"/>
      </w:pPr>
      <w:r w:rsidRPr="00D252D1">
        <w:lastRenderedPageBreak/>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studied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t>[10]</w:t>
      </w:r>
      <w:r w:rsidRPr="00DF487E">
        <w:fldChar w:fldCharType="end"/>
      </w:r>
      <w:r w:rsidRPr="00D252D1">
        <w:t>.</w:t>
      </w:r>
      <w:r w:rsidRPr="00DF487E">
        <w:t xml:space="preserve"> </w:t>
      </w:r>
      <w:r>
        <w:t xml:space="preserve">As WfMSs </w:t>
      </w:r>
      <w:r w:rsidRPr="00D06B9D">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security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409549FA"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Pr="00D06B9D">
        <w:rPr>
          <w:noProof/>
        </w:rPr>
        <w:t>This is required</w:t>
      </w:r>
      <w:r w:rsidRPr="00273EAF">
        <w:t xml:space="preserve"> that such systems need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Pr="00D06B9D">
        <w:rPr>
          <w:noProof/>
        </w:rPr>
        <w:t>This give</w:t>
      </w:r>
      <w:r w:rsidRPr="00273EAF">
        <w:t xml:space="preserve"> </w:t>
      </w:r>
      <w:r w:rsidRPr="0095444B">
        <w:t>rise</w:t>
      </w:r>
      <w:r w:rsidRPr="00273EAF">
        <w:t xml:space="preserve"> to the problem of interoperability and to alleviate such problem, we need to adopt an effecti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05AF3D55" w:rsidR="00D84069" w:rsidRDefault="009D077C" w:rsidP="00382382">
      <w:pPr>
        <w:spacing w:after="0" w:line="240" w:lineRule="auto"/>
        <w:jc w:val="both"/>
      </w:pPr>
      <w:r>
        <w:t xml:space="preserve">Even though we are experiencing unprecedented popularity </w:t>
      </w:r>
      <w:r w:rsidRPr="0095444B">
        <w:t>rise</w:t>
      </w:r>
      <w:r>
        <w:t xml:space="preserve"> of WfMSs, very littl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47878AF2"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 xml:space="preserve">submission. </w:t>
      </w:r>
      <w:r w:rsidR="0034353C" w:rsidRPr="004A56A8">
        <w:t xml:space="preserve">It manages the creation, routing, and processing of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proposal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proposal data sheet on Appendix V.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existing proposal workflow systems, they are costly and close sourced which </w:t>
      </w:r>
      <w:r w:rsidR="00EC41FB" w:rsidRPr="001956CF">
        <w:t xml:space="preserve">lack the </w:t>
      </w:r>
      <w:r w:rsidR="00EC41FB" w:rsidRPr="0095444B">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C369D7">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 xml:space="preserve">complete, less secure and easy target to the security threats. The focus of the security in such models </w:t>
      </w:r>
      <w:r w:rsidR="0095444B" w:rsidRPr="00D06B9D">
        <w:t>is</w:t>
      </w:r>
      <w:r w:rsidR="00EC41FB" w:rsidRPr="00D06B9D">
        <w:t xml:space="preserve"> primarily based</w:t>
      </w:r>
      <w:r w:rsidR="00EC41FB" w:rsidRPr="001956CF">
        <w:t xml:space="preserve"> on their role in the organization which can eas</w:t>
      </w:r>
      <w:r w:rsidR="000B3610">
        <w:t>il</w:t>
      </w:r>
      <w:r w:rsidR="00EC41FB" w:rsidRPr="001956CF">
        <w:t>y restructured or re</w:t>
      </w:r>
      <w:r w:rsidR="009D0103">
        <w:t>voked in dynamic organizations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66F3A3D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But this does not mean that it needs to imply many restrictive measures during each </w:t>
      </w:r>
      <w:r w:rsidRPr="0095444B">
        <w:rPr>
          <w:noProof/>
        </w:rPr>
        <w:t>action</w:t>
      </w:r>
      <w:r w:rsidRPr="004350B8">
        <w:t xml:space="preserve"> from the user to </w:t>
      </w:r>
      <w:r w:rsidRPr="004350B8">
        <w:lastRenderedPageBreak/>
        <w:t xml:space="preserve">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1B67B552" w:rsidR="00770789" w:rsidRDefault="00770789" w:rsidP="0083409B">
      <w:pPr>
        <w:pStyle w:val="Caption"/>
        <w:rPr>
          <w:noProof/>
        </w:rPr>
      </w:pPr>
      <w:bookmarkStart w:id="0" w:name="_Ref448102198"/>
      <w:r>
        <w:t xml:space="preserve">Figure </w:t>
      </w:r>
      <w:fldSimple w:instr=" SEQ Figure \* ARABIC ">
        <w:r w:rsidR="005C6B07">
          <w:rPr>
            <w:noProof/>
          </w:rPr>
          <w:t>1</w:t>
        </w:r>
      </w:fldSimple>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The process of approving a research proposal, grant submission, and authorization, however, can be time-consuming.  There are numerous steps along the way for any research proposal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18F4BA3" w14:textId="4A2FB6D6" w:rsidR="00770789" w:rsidRPr="008A7A82" w:rsidRDefault="00770789" w:rsidP="000E065B">
      <w:pPr>
        <w:spacing w:before="240" w:after="0"/>
        <w:jc w:val="both"/>
        <w:rPr>
          <w:spacing w:val="-1"/>
          <w:lang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sidRPr="00DC26DC">
        <w:rPr>
          <w:spacing w:val="-1"/>
          <w:lang w:val="x-none" w:eastAsia="x-none"/>
        </w:rPr>
        <w:t xml:space="preserve">, </w:t>
      </w:r>
      <w:r w:rsidR="009337FD">
        <w:rPr>
          <w:spacing w:val="-1"/>
          <w:lang w:eastAsia="x-none"/>
        </w:rPr>
        <w:t xml:space="preserve">Appendix I and II, </w:t>
      </w:r>
      <w:r w:rsidRPr="00DC26DC">
        <w:rPr>
          <w:spacing w:val="-1"/>
          <w:lang w:val="x-none" w:eastAsia="x-none"/>
        </w:rPr>
        <w:t xml:space="preserve">a research grant proposal is written and initiated by a Principal Investigator (PI). The proposal may include </w:t>
      </w:r>
      <w:r w:rsidR="00586BC0">
        <w:rPr>
          <w:spacing w:val="-1"/>
          <w:lang w:eastAsia="x-none"/>
        </w:rPr>
        <w:t xml:space="preserve">a number of </w:t>
      </w:r>
      <w:r w:rsidRPr="00DC26DC">
        <w:rPr>
          <w:spacing w:val="-1"/>
          <w:lang w:val="x-none" w:eastAsia="x-none"/>
        </w:rPr>
        <w:t xml:space="preserve">Co-Principal Investigators (Co-PI) and Senior Personnel as co-authors or contributors. When the PI is ready for the proposal to </w:t>
      </w:r>
      <w:r w:rsidRPr="00D06B9D">
        <w:rPr>
          <w:noProof/>
          <w:spacing w:val="-1"/>
          <w:lang w:val="x-none" w:eastAsia="x-none"/>
        </w:rPr>
        <w:t>be evaluated</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D06B9D">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Pr>
          <w:spacing w:val="-1"/>
          <w:lang w:eastAsia="x-none"/>
        </w:rPr>
        <w:t>This process can be even more complex if the proposal involves investigators from many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need to review and approve the proposal content</w:t>
      </w:r>
      <w:r w:rsidR="002143DA">
        <w:rPr>
          <w:spacing w:val="-1"/>
          <w:lang w:eastAsia="x-none"/>
        </w:rPr>
        <w:t xml:space="preserve">. </w:t>
      </w:r>
      <w:r>
        <w:rPr>
          <w:spacing w:val="-1"/>
          <w:lang w:eastAsia="x-none"/>
        </w:rPr>
        <w:t xml:space="preserve">Once the proposal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be </w:t>
      </w:r>
      <w:r>
        <w:rPr>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DD1512">
        <w:rPr>
          <w:spacing w:val="-1"/>
          <w:lang w:eastAsia="x-none"/>
        </w:rPr>
        <w:t xml:space="preserve">disappro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5E06CF08" w14:textId="77777777" w:rsidR="000947D7" w:rsidRDefault="000947D7" w:rsidP="000E065B">
      <w:pPr>
        <w:spacing w:after="0"/>
        <w:jc w:val="both"/>
        <w:rPr>
          <w:spacing w:val="-1"/>
          <w:lang w:eastAsia="x-none"/>
        </w:rPr>
      </w:pPr>
    </w:p>
    <w:p w14:paraId="2155AF57" w14:textId="3892D11B" w:rsidR="00770789" w:rsidRDefault="00770789" w:rsidP="000E065B">
      <w:pPr>
        <w:spacing w:after="0"/>
        <w:jc w:val="both"/>
        <w:rPr>
          <w:spacing w:val="-1"/>
          <w:lang w:val="x-none" w:eastAsia="x-none"/>
        </w:rPr>
      </w:pPr>
      <w:r>
        <w:rPr>
          <w:spacing w:val="-1"/>
          <w:lang w:eastAsia="x-none"/>
        </w:rPr>
        <w:t xml:space="preserve">As we can see in this normal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different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t>workflow</w:t>
      </w:r>
      <w:r w:rsidRPr="00C1115B">
        <w:rPr>
          <w:spacing w:val="-1"/>
          <w:lang w:val="x-none" w:eastAsia="x-none"/>
        </w:rPr>
        <w:t xml:space="preserve"> </w:t>
      </w:r>
      <w:r w:rsidRPr="00D06B9D">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Pr>
          <w:spacing w:val="-1"/>
          <w:lang w:eastAsia="x-none"/>
        </w:rPr>
        <w:t xml:space="preserve">task </w:t>
      </w:r>
      <w:r w:rsidRPr="00D06B9D">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D06B9D">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w:t>
      </w:r>
      <w:r>
        <w:lastRenderedPageBreak/>
        <w:t>trying to perform certain actions on various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T</w:t>
      </w:r>
      <w:r>
        <w:t xml:space="preserve">hus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be </w:t>
      </w:r>
      <w:r w:rsidRPr="00D06B9D">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Pr>
          <w:rFonts w:ascii="Arial" w:hAnsi="Arial" w:cs="Arial"/>
          <w:color w:val="000000"/>
          <w:shd w:val="clear" w:color="auto" w:fill="FFFFFF"/>
        </w:rPr>
        <w:t xml:space="preserve"> </w:t>
      </w:r>
      <w:r w:rsidRPr="00D06B9D">
        <w:rPr>
          <w:noProof/>
          <w:spacing w:val="-1"/>
          <w:lang w:eastAsia="x-none"/>
        </w:rPr>
        <w:t xml:space="preserve">To make decisions </w:t>
      </w:r>
      <w:r w:rsidR="00561EDD" w:rsidRPr="00D06B9D">
        <w:rPr>
          <w:noProof/>
          <w:spacing w:val="-1"/>
          <w:lang w:eastAsia="x-none"/>
        </w:rPr>
        <w:t>in each step</w:t>
      </w:r>
      <w:r w:rsidR="007E1648">
        <w:rPr>
          <w:spacing w:val="-1"/>
          <w:lang w:eastAsia="x-none"/>
        </w:rPr>
        <w:t xml:space="preserve">, </w:t>
      </w:r>
      <w:r>
        <w:rPr>
          <w:spacing w:val="-1"/>
          <w:lang w:eastAsia="x-none"/>
        </w:rPr>
        <w:t>access level r</w:t>
      </w:r>
      <w:r>
        <w:t>ules are created</w:t>
      </w:r>
      <w:r w:rsidR="007E1648">
        <w:rPr>
          <w:noProof/>
        </w:rPr>
        <w:t xml:space="preserve"> and evaluated </w:t>
      </w:r>
      <w:r>
        <w:t xml:space="preserve">to determine how </w:t>
      </w:r>
      <w:r w:rsidR="00446923">
        <w:t xml:space="preserve">proposal-related information </w:t>
      </w:r>
      <w:r w:rsidR="00446923" w:rsidRPr="00D06B9D">
        <w:rPr>
          <w:noProof/>
        </w:rPr>
        <w:t>is controlled</w:t>
      </w:r>
      <w:r w:rsidR="00446923">
        <w:t xml:space="preserve">, processed, routed, and </w:t>
      </w:r>
      <w:r>
        <w:t xml:space="preserve">tracked.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 </w:t>
      </w:r>
      <w:r w:rsidR="008C7A39">
        <w:rPr>
          <w:spacing w:val="-1"/>
          <w:lang w:eastAsia="x-none"/>
        </w:rPr>
        <w:t xml:space="preserve">own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fully satisfied with the reliability and security of </w:t>
      </w:r>
      <w:r w:rsidR="00350CA8">
        <w:rPr>
          <w:spacing w:val="-1"/>
          <w:lang w:eastAsia="x-none"/>
        </w:rPr>
        <w:t>the</w:t>
      </w:r>
      <w:r w:rsidR="00350CA8">
        <w:rPr>
          <w:spacing w:val="-1"/>
          <w:lang w:eastAsia="x-none"/>
        </w:rPr>
        <w:t xml:space="preserve"> </w:t>
      </w:r>
      <w:r w:rsidR="00350CA8" w:rsidRPr="00DC26DC">
        <w:rPr>
          <w:spacing w:val="-1"/>
          <w:lang w:val="x-none" w:eastAsia="x-none"/>
        </w:rPr>
        <w:t>existing enterprise software solution</w:t>
      </w:r>
      <w:r w:rsidR="00350CA8">
        <w:rPr>
          <w:spacing w:val="-1"/>
          <w:lang w:eastAsia="x-none"/>
        </w:rPr>
        <w:t xml:space="preserve"> and are </w:t>
      </w:r>
      <w:r w:rsidRPr="00DC26DC">
        <w:rPr>
          <w:spacing w:val="-1"/>
          <w:lang w:val="x-none" w:eastAsia="x-none"/>
        </w:rPr>
        <w:t>opted to manual paper-based grant proposal submiss</w:t>
      </w:r>
      <w:r w:rsidR="00CA0A32">
        <w:rPr>
          <w:spacing w:val="-1"/>
          <w:lang w:val="x-none" w:eastAsia="x-none"/>
        </w:rPr>
        <w:t>ion process which is even more</w:t>
      </w:r>
      <w:r w:rsidRPr="00DC26DC">
        <w:rPr>
          <w:spacing w:val="-1"/>
          <w:lang w:val="x-none" w:eastAsia="x-none"/>
        </w:rPr>
        <w:t xml:space="preserve"> time and </w:t>
      </w:r>
      <w:r w:rsidR="006B242D">
        <w:rPr>
          <w:spacing w:val="-1"/>
          <w:lang w:eastAsia="x-none"/>
        </w:rPr>
        <w:t>resource</w:t>
      </w:r>
      <w:r w:rsidRPr="00DC26DC">
        <w:rPr>
          <w:spacing w:val="-1"/>
          <w:lang w:val="x-none" w:eastAsia="x-none"/>
        </w:rPr>
        <w:t xml:space="preserve"> consuming.</w:t>
      </w:r>
    </w:p>
    <w:p w14:paraId="680B530C" w14:textId="77777777" w:rsidR="00DF68A2" w:rsidRDefault="00DF68A2" w:rsidP="000E065B">
      <w:pPr>
        <w:spacing w:after="0"/>
        <w:jc w:val="both"/>
        <w:rPr>
          <w:spacing w:val="-1"/>
          <w:lang w:val="x-none" w:eastAsia="x-none"/>
        </w:rPr>
      </w:pPr>
    </w:p>
    <w:p w14:paraId="6F3471A6" w14:textId="02D3A25A"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advanc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6E3B71">
        <w:rPr>
          <w:spacing w:val="-1"/>
          <w:lang w:eastAsia="x-none"/>
        </w:rPr>
        <w:t xml:space="preserve"> </w:t>
      </w:r>
      <w:r w:rsidR="006E3B71" w:rsidRPr="007C0B9E">
        <w:rPr>
          <w:spacing w:val="-1"/>
          <w:lang w:val="x-none" w:eastAsia="x-none"/>
        </w:rPr>
        <w:t>Also, this soft</w:t>
      </w:r>
      <w:r w:rsidR="003F1D81">
        <w:rPr>
          <w:spacing w:val="-1"/>
          <w:lang w:val="x-none" w:eastAsia="x-none"/>
        </w:rPr>
        <w:t>ware model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68EB3D87" w14:textId="577DFE70" w:rsidR="00770789" w:rsidRDefault="00770789" w:rsidP="000E065B">
      <w:pPr>
        <w:jc w:val="both"/>
      </w:pPr>
      <w:r>
        <w:t xml:space="preserve">A workflow involves a sequence of related tasks that are performed automatically </w:t>
      </w:r>
      <w:r w:rsidRPr="00CB3979">
        <w:rPr>
          <w:noProof/>
        </w:rPr>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t xml:space="preserve">. In other words, a </w:t>
      </w:r>
      <w:r w:rsidRPr="009366B8">
        <w:rPr>
          <w:noProof/>
        </w:rPr>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rPr>
          <w:noProof/>
        </w:rPr>
        <w:t>routes</w:t>
      </w:r>
      <w:r w:rsidR="0095444B">
        <w:rPr>
          <w:noProof/>
        </w:rPr>
        <w:t>,</w:t>
      </w:r>
      <w:r>
        <w:t xml:space="preserve"> and user roles.</w:t>
      </w:r>
    </w:p>
    <w:p w14:paraId="23A44E98" w14:textId="45CFCDFF" w:rsidR="00770789" w:rsidRDefault="00770789" w:rsidP="000E065B">
      <w:pPr>
        <w:shd w:val="clear" w:color="auto" w:fill="FFFFFF"/>
        <w:spacing w:after="0" w:line="240" w:lineRule="auto"/>
        <w:jc w:val="both"/>
      </w:pP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etc.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t>[13]</w:t>
      </w:r>
      <w:r>
        <w:fldChar w:fldCharType="end"/>
      </w:r>
      <w:r>
        <w:t>. Such large organizations have</w:t>
      </w:r>
      <w:r w:rsidR="0095444B">
        <w:t xml:space="preserve"> a</w:t>
      </w:r>
      <w:r>
        <w:t xml:space="preserve"> </w:t>
      </w:r>
      <w:r w:rsidRPr="0095444B">
        <w:t>wide</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t>[14]</w:t>
      </w:r>
      <w:r w:rsidRPr="00EE564A">
        <w:fldChar w:fldCharType="end"/>
      </w:r>
      <w:r>
        <w:t xml:space="preserve">. </w:t>
      </w:r>
    </w:p>
    <w:p w14:paraId="7167DBEE" w14:textId="77777777" w:rsidR="00770789" w:rsidRDefault="00770789" w:rsidP="000E065B">
      <w:pPr>
        <w:shd w:val="clear" w:color="auto" w:fill="FFFFFF"/>
        <w:spacing w:after="0" w:line="240" w:lineRule="auto"/>
        <w:jc w:val="both"/>
      </w:pPr>
    </w:p>
    <w:p w14:paraId="386D3AF0" w14:textId="110052AF" w:rsidR="00770789" w:rsidRPr="00040F82"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doesn’t consider any other contextual information or Object attributes except the role</w:t>
      </w:r>
      <w:r w:rsidR="002849CB">
        <w:t xml:space="preserve"> or user identity based on 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Pr="00D06B9D">
        <w:t>This can</w:t>
      </w:r>
      <w:r>
        <w:t xml:space="preserve"> be very messy and complex if an organi</w:t>
      </w:r>
      <w:r w:rsidR="002932DD">
        <w:t>zation has hundreds of thousands</w:t>
      </w:r>
      <w:r w:rsidR="0012523E">
        <w:t xml:space="preserve"> of</w:t>
      </w:r>
      <w:r>
        <w:t xml:space="preserve"> users and </w:t>
      </w:r>
      <w:r w:rsidR="00184CAE">
        <w:t>corresponding</w:t>
      </w:r>
      <w:r>
        <w:t xml:space="preserve"> roles </w:t>
      </w:r>
      <w:r w:rsidR="009B42D2">
        <w:t>that leads</w:t>
      </w:r>
      <w:r>
        <w:t xml:space="preserve"> to “rol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w:t>
      </w:r>
      <w:r w:rsidRPr="00040F82">
        <w:lastRenderedPageBreak/>
        <w:t xml:space="preserve">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517ADE3B" w14:textId="77777777" w:rsidR="00770789" w:rsidRPr="00AA0A52" w:rsidRDefault="00770789" w:rsidP="000E065B">
      <w:pPr>
        <w:shd w:val="clear" w:color="auto" w:fill="FFFFFF"/>
        <w:spacing w:after="0" w:line="240" w:lineRule="auto"/>
        <w:jc w:val="both"/>
      </w:pPr>
    </w:p>
    <w:p w14:paraId="71AC5D7D" w14:textId="2880C065" w:rsidR="00770789" w:rsidRDefault="00770789" w:rsidP="000E065B">
      <w:pPr>
        <w:jc w:val="both"/>
      </w:pPr>
      <w:r w:rsidRPr="00D06B9D">
        <w:t>To overcome the shortcomings of traditional RBAC</w:t>
      </w:r>
      <w:r w:rsidRPr="00E9183F">
        <w:t xml:space="preserve">, a permission security model using more fine-grained ABAC is </w:t>
      </w:r>
      <w:r>
        <w:t>used</w:t>
      </w:r>
      <w:r w:rsidRPr="00E9183F">
        <w:t xml:space="preserve">, which combines the flexible organization structure with the attribute based access control </w:t>
      </w:r>
      <w:r>
        <w:t xml:space="preserve">with extra security constraints </w:t>
      </w:r>
      <w:r w:rsidRPr="00E9183F">
        <w:t xml:space="preserve">to achieve the dynamic management of permissions. ABAC is a relatively new paradigm for handling security policies and access control. ABAC is more dynamic logical access control methodology where authorization </w:t>
      </w:r>
      <w:r w:rsidR="00CB48CD">
        <w:t>for activities</w:t>
      </w:r>
      <w:r w:rsidRPr="00E9183F">
        <w:t xml:space="preserve"> </w:t>
      </w:r>
      <w:r w:rsidRPr="00D06B9D">
        <w:t>is determined</w:t>
      </w:r>
      <w:r w:rsidRPr="00E9183F">
        <w:t xml:space="preserve"> by </w:t>
      </w:r>
      <w:r w:rsidR="009C6C7C">
        <w:t>analyzing</w:t>
      </w:r>
      <w:r w:rsidRPr="00E9183F">
        <w:t xml:space="preserve"> attributes associated with the subject, object, </w:t>
      </w:r>
      <w:r w:rsidR="00FC6990">
        <w:t>action</w:t>
      </w:r>
      <w:r w:rsidRPr="00E9183F">
        <w:t xml:space="preserve"> and environment conditions against </w:t>
      </w:r>
      <w:r w:rsidR="002A51D4">
        <w:t>policy rules</w:t>
      </w:r>
      <w:r w:rsidRPr="00E9183F">
        <w:t xml:space="preserve"> that </w:t>
      </w:r>
      <w:r w:rsidR="002A51D4" w:rsidRPr="0035400A">
        <w:t>predefine</w:t>
      </w:r>
      <w:r w:rsidR="002A51D4">
        <w:t xml:space="preserve"> authorized operations</w:t>
      </w:r>
      <w:r w:rsidRPr="00E9183F">
        <w:t xml:space="preserve">. </w:t>
      </w:r>
      <w:r w:rsidR="00BE1909">
        <w:t xml:space="preserve">Due to its fine-grained nature, </w:t>
      </w:r>
      <w:r w:rsidRPr="00E9183F">
        <w:t xml:space="preserve">ABAC can be used </w:t>
      </w:r>
      <w:r w:rsidR="00BE1909">
        <w:t>to facilitate secure</w:t>
      </w:r>
      <w:r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Pr="00E9183F">
        <w:t xml:space="preserve">control </w:t>
      </w:r>
      <w:r w:rsidR="00961482">
        <w:t xml:space="preserve">over </w:t>
      </w:r>
      <w:r w:rsidR="0017239A">
        <w:t>these</w:t>
      </w:r>
      <w:r w:rsidRPr="00E9183F">
        <w:t xml:space="preserve"> information. Unlike RBAC in which job function (role) of a specific user defines an authority level</w:t>
      </w:r>
      <w:r w:rsidR="00BB3046">
        <w:t>;</w:t>
      </w:r>
      <w:r w:rsidRPr="00E9183F">
        <w:t xml:space="preserve"> ABAC facilitates collaborative policy administration and auditing. ABAC defines not only WHO can access WHAT but also provide some additional context like WHEN, WHERE, </w:t>
      </w:r>
      <w:r w:rsidRPr="00894C2C">
        <w:t>WHY</w:t>
      </w:r>
      <w:r>
        <w:t>,</w:t>
      </w:r>
      <w:r w:rsidRPr="00E9183F">
        <w:t xml:space="preserve"> and HOW.</w:t>
      </w:r>
      <w:r>
        <w:t xml:space="preserve"> In simple </w:t>
      </w:r>
      <w:r w:rsidR="00E675C8">
        <w:t>words</w:t>
      </w:r>
      <w:r>
        <w:t xml:space="preserve">, </w:t>
      </w:r>
      <w:r w:rsidRPr="00E6086A">
        <w:t xml:space="preserve">ABAC relies upon the </w:t>
      </w:r>
      <w:r w:rsidR="00494B55">
        <w:t>matching</w:t>
      </w:r>
      <w:r w:rsidRPr="00E6086A">
        <w:t xml:space="preserve"> of attributes of the subject, attributes of the object, environment conditions, and </w:t>
      </w:r>
      <w:r w:rsidR="00494B55">
        <w:t xml:space="preserve">their </w:t>
      </w:r>
      <w:r w:rsidRPr="00E6086A">
        <w:t xml:space="preserve">relationship </w:t>
      </w:r>
      <w:r w:rsidR="00494B55">
        <w:t>with defined</w:t>
      </w:r>
      <w:r w:rsidRPr="00E6086A">
        <w:t xml:space="preserve"> access control </w:t>
      </w:r>
      <w:r w:rsidR="00494B55">
        <w:t>rules</w:t>
      </w:r>
      <w:r w:rsidRPr="00E6086A">
        <w:t>.</w:t>
      </w:r>
    </w:p>
    <w:p w14:paraId="4ECD1DA4" w14:textId="77777777" w:rsidR="00FD2774"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etc.)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Mandatory Access Control (MAC), Discretionary Access Control (DAC), Task Based Access Control (TBAC), </w:t>
      </w:r>
      <w:r w:rsidRPr="0035400A">
        <w:t>Context</w:t>
      </w:r>
      <w:r w:rsidR="0035400A">
        <w:t>-</w:t>
      </w:r>
      <w:r w:rsidRPr="0035400A">
        <w:t>Based</w:t>
      </w:r>
      <w:r w:rsidRPr="001E4A0D">
        <w:t xml:space="preserve"> Access Control (CBAC) and RBAC with backward compatibility to those traditional access mechanisms. </w:t>
      </w:r>
      <w:r w:rsidR="003F15AC">
        <w:t>This make</w:t>
      </w:r>
      <w:r w:rsidR="00035CA9">
        <w:t>s</w:t>
      </w:r>
      <w:r w:rsidR="003F15AC">
        <w:t xml:space="preserve"> </w:t>
      </w:r>
      <w:r w:rsidR="00892125">
        <w:t>RBAC</w:t>
      </w:r>
      <w:r w:rsidR="003F15AC">
        <w:t xml:space="preserve"> backward compatible 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role</w:t>
      </w:r>
      <w:r w:rsidRPr="00AA0A52">
        <w:t xml:space="preserve"> information. </w:t>
      </w:r>
      <w:r w:rsidR="00D84472">
        <w:t>Such</w:t>
      </w:r>
      <w:r w:rsidRPr="00AA0A52">
        <w:t xml:space="preserve"> </w:t>
      </w:r>
      <w:r w:rsidR="00CE30DF" w:rsidRPr="00AA0A52">
        <w:t>fine-grained access control</w:t>
      </w:r>
      <w:r w:rsidR="00CE30DF" w:rsidRPr="00AA0A52">
        <w:t xml:space="preserve"> </w:t>
      </w:r>
      <w:r w:rsidRPr="00AA0A52">
        <w:t>makes the system more secure and reliable.</w:t>
      </w:r>
    </w:p>
    <w:p w14:paraId="7553D63B" w14:textId="29C11484" w:rsidR="00770789" w:rsidRPr="00FD2774" w:rsidRDefault="00FD2774" w:rsidP="00FD2774">
      <w:pPr>
        <w:jc w:val="both"/>
      </w:pPr>
      <w:r w:rsidRPr="00AA0A52">
        <w:t xml:space="preserve">The purpose of this research is to propose and create a more secure and reliable software </w:t>
      </w:r>
      <w:r>
        <w:t xml:space="preserve">design </w:t>
      </w:r>
      <w:r w:rsidRPr="00AA0A52">
        <w:t xml:space="preserve">model that uses ABAC using XACML policy driven </w:t>
      </w:r>
      <w:r>
        <w:t xml:space="preserve">by </w:t>
      </w:r>
      <w:r w:rsidRPr="00AA0A52">
        <w:t xml:space="preserve">administrative delegation and obligation rules. </w:t>
      </w:r>
      <w:r w:rsidR="00770789" w:rsidRPr="004149C1">
        <w:t>The lat</w:t>
      </w:r>
      <w:r w:rsidR="00A81C69">
        <w:t xml:space="preserve">est version XACML 3.0 has </w:t>
      </w:r>
      <w:r w:rsidR="00A81C69" w:rsidRPr="00AA0A52">
        <w:t xml:space="preserve">integrated obligations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should include and how </w:t>
      </w:r>
      <w:r w:rsidR="00C95711">
        <w:t>software design need to</w:t>
      </w:r>
      <w:r w:rsidR="0027521D" w:rsidRPr="00AA0A52">
        <w:t xml:space="preserve"> </w:t>
      </w:r>
      <w:r w:rsidR="00976A41" w:rsidRPr="00AA0A52">
        <w:t xml:space="preserve">handle </w:t>
      </w:r>
      <w:r w:rsidR="00351A59" w:rsidRPr="00AA0A52">
        <w:t>them properly</w:t>
      </w:r>
      <w:r w:rsidR="0027521D" w:rsidRPr="00AA0A52">
        <w:t xml:space="preserve">. </w:t>
      </w:r>
      <w:r w:rsidR="00A33232">
        <w:t>Also</w:t>
      </w:r>
      <w:r w:rsidR="00770789" w:rsidRPr="004149C1">
        <w:t xml:space="preserve">, there is very few related work has </w:t>
      </w:r>
      <w:r w:rsidR="00770789" w:rsidRPr="00D06B9D">
        <w:t>been done</w:t>
      </w:r>
      <w:r w:rsidR="00770789" w:rsidRPr="004149C1">
        <w:t xml:space="preserve"> 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 real-world</w:t>
      </w:r>
      <w:r w:rsidR="00770789">
        <w:t xml:space="preserve"> dynamic organization.</w:t>
      </w:r>
      <w:r w:rsidR="00770789" w:rsidRPr="00C256BF">
        <w:t xml:space="preserve"> </w:t>
      </w:r>
      <w:r w:rsidR="00CD50C2">
        <w:t>The proposed software design and architecture</w:t>
      </w:r>
      <w:r w:rsidR="00770789" w:rsidRPr="00D06B9D">
        <w:t xml:space="preserve"> makes</w:t>
      </w:r>
      <w:r w:rsidR="00770789" w:rsidRPr="00C256BF">
        <w:t xml:space="preserve"> the authorization mechanism more flexible and effective, and it also simplifies the task compl</w:t>
      </w:r>
      <w:r w:rsidR="00770789">
        <w:t xml:space="preserve">exity of security administrator </w:t>
      </w:r>
      <w:r w:rsidR="00770789">
        <w:lastRenderedPageBreak/>
        <w:t xml:space="preserve">as </w:t>
      </w:r>
      <w:r w:rsidR="00770789" w:rsidRPr="00E03F26">
        <w:t xml:space="preserve">ABAC rules need less maintenance and overhead because they don’t require the creation or maintenance of the structure on which an RBAC model </w:t>
      </w:r>
      <w:r w:rsidR="00770789" w:rsidRPr="00BB4133">
        <w:rPr>
          <w:noProof/>
        </w:rPr>
        <w:t>depends</w:t>
      </w:r>
      <w:r w:rsidR="00770789" w:rsidRPr="00E03F26">
        <w:t>.</w:t>
      </w:r>
    </w:p>
    <w:p w14:paraId="589B1994" w14:textId="77777777" w:rsidR="000060C0" w:rsidRDefault="000060C0" w:rsidP="000060C0">
      <w:pPr>
        <w:pStyle w:val="BodyText"/>
        <w:keepNext/>
        <w:framePr w:w="5040" w:h="2893" w:hRule="exact" w:wrap="around" w:vAnchor="page" w:hAnchor="page" w:x="6946" w:y="2476"/>
        <w:ind w:firstLine="0"/>
      </w:pPr>
      <w:r w:rsidRPr="00544D49">
        <w:rPr>
          <w:noProof/>
          <w:lang w:val="en-US" w:eastAsia="en-US"/>
        </w:rPr>
        <w:drawing>
          <wp:inline distT="0" distB="0" distL="0" distR="0" wp14:anchorId="4663C2DE" wp14:editId="7C3799D5">
            <wp:extent cx="3190875" cy="1609725"/>
            <wp:effectExtent l="0" t="0" r="9525" b="9525"/>
            <wp:docPr id="12" name="Picture 1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0875" cy="1609725"/>
                    </a:xfrm>
                    <a:prstGeom prst="rect">
                      <a:avLst/>
                    </a:prstGeom>
                    <a:noFill/>
                    <a:ln>
                      <a:noFill/>
                    </a:ln>
                  </pic:spPr>
                </pic:pic>
              </a:graphicData>
            </a:graphic>
          </wp:inline>
        </w:drawing>
      </w:r>
    </w:p>
    <w:p w14:paraId="513116FC" w14:textId="77777777" w:rsidR="000060C0" w:rsidRDefault="000060C0" w:rsidP="000060C0">
      <w:pPr>
        <w:pStyle w:val="Caption"/>
        <w:framePr w:w="5040" w:h="2893" w:hRule="exact" w:wrap="around" w:vAnchor="page" w:hAnchor="page" w:x="6946" w:y="2476"/>
      </w:pPr>
      <w:bookmarkStart w:id="1" w:name="_Ref448095568"/>
      <w:r>
        <w:t xml:space="preserve">Figure </w:t>
      </w:r>
      <w:fldSimple w:instr=" SEQ Figure \* ARABIC ">
        <w:r>
          <w:rPr>
            <w:noProof/>
          </w:rPr>
          <w:t>2</w:t>
        </w:r>
      </w:fldSimple>
      <w:bookmarkEnd w:id="1"/>
      <w:r>
        <w:t xml:space="preserve"> </w:t>
      </w:r>
      <w:r w:rsidRPr="003C4231">
        <w:t>Application Architecture</w:t>
      </w:r>
    </w:p>
    <w:p w14:paraId="634BA1AE" w14:textId="77777777" w:rsidR="000060C0" w:rsidRDefault="000060C0" w:rsidP="000060C0">
      <w:pPr>
        <w:pStyle w:val="BodyText"/>
        <w:keepNext/>
        <w:framePr w:w="5040" w:h="2893" w:hRule="exact" w:wrap="around" w:vAnchor="page" w:hAnchor="page" w:x="6946" w:y="2476"/>
        <w:ind w:firstLine="0"/>
      </w:pP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374C8A99" w14:textId="6FFDDC7D" w:rsidR="00770789" w:rsidRDefault="00770789" w:rsidP="000E065B">
      <w:pPr>
        <w:spacing w:after="0"/>
        <w:jc w:val="both"/>
        <w:rPr>
          <w:lang w:eastAsia="he-IL" w:bidi="he-IL"/>
        </w:rPr>
      </w:pPr>
      <w:r w:rsidRPr="009B7538">
        <w:t>The</w:t>
      </w:r>
      <w:r w:rsidRPr="00DB49D4">
        <w:t xml:space="preserve"> basic concept for workflow-enabled applications is that an executable </w:t>
      </w:r>
      <w:r w:rsidRPr="00D06B9D">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The overall design of the GP</w:t>
      </w:r>
      <w:r>
        <w:rPr>
          <w:spacing w:val="-1"/>
          <w:lang w:eastAsia="x-none"/>
        </w:rPr>
        <w:t>Wf</w:t>
      </w:r>
      <w:r w:rsidRPr="009512A2">
        <w:rPr>
          <w:spacing w:val="-1"/>
          <w:lang w:val="x-none" w:eastAsia="x-none"/>
        </w:rPr>
        <w:t xml:space="preserve">MS web-based application can </w:t>
      </w:r>
      <w:r w:rsidRPr="00D06B9D">
        <w:rPr>
          <w:noProof/>
          <w:spacing w:val="-1"/>
          <w:lang w:val="x-none" w:eastAsia="x-none"/>
        </w:rPr>
        <w:t>be summarized</w:t>
      </w:r>
      <w:r w:rsidRPr="009512A2">
        <w:rPr>
          <w:spacing w:val="-1"/>
          <w:lang w:val="x-none" w:eastAsia="x-none"/>
        </w:rPr>
        <w:t xml:space="preserve"> by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5C6B07">
        <w:t xml:space="preserve">Figure </w:t>
      </w:r>
      <w:r w:rsidR="005C6B07">
        <w:rPr>
          <w:noProof/>
        </w:rPr>
        <w:t>2</w:t>
      </w:r>
      <w:r>
        <w:rPr>
          <w:spacing w:val="-1"/>
          <w:lang w:val="x-none" w:eastAsia="x-none"/>
        </w:rPr>
        <w:fldChar w:fldCharType="end"/>
      </w:r>
      <w:r>
        <w:rPr>
          <w:spacing w:val="-1"/>
          <w:lang w:eastAsia="x-none"/>
        </w:rPr>
        <w:t xml:space="preserve"> that </w:t>
      </w:r>
      <w:r w:rsidRPr="00FE000B">
        <w:rPr>
          <w:spacing w:val="-1"/>
          <w:lang w:val="x-none" w:eastAsia="x-none"/>
        </w:rPr>
        <w:t xml:space="preserve">can </w:t>
      </w:r>
      <w:r w:rsidRPr="00D06B9D">
        <w:rPr>
          <w:noProof/>
          <w:spacing w:val="-1"/>
          <w:lang w:val="x-none" w:eastAsia="x-none"/>
        </w:rPr>
        <w:t>be viewed</w:t>
      </w:r>
      <w:r w:rsidRPr="00FE000B">
        <w:rPr>
          <w:spacing w:val="-1"/>
          <w:lang w:val="x-none" w:eastAsia="x-none"/>
        </w:rPr>
        <w:t xml:space="preserve"> as an abstract view or representation of real </w:t>
      </w:r>
      <w:r>
        <w:rPr>
          <w:spacing w:val="-1"/>
          <w:lang w:eastAsia="x-none"/>
        </w:rPr>
        <w:t>operation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p>
    <w:p w14:paraId="552AB29E" w14:textId="036808F7" w:rsidR="00CE0D56" w:rsidRPr="00DC24C4" w:rsidRDefault="00CE0D56" w:rsidP="00CE0D56">
      <w:pPr>
        <w:jc w:val="both"/>
        <w:rPr>
          <w:lang w:eastAsia="he-IL" w:bidi="he-IL"/>
        </w:rPr>
      </w:pPr>
      <w:r w:rsidRPr="00E411A5">
        <w:rPr>
          <w:spacing w:val="-1"/>
          <w:lang w:val="x-none" w:eastAsia="x-none"/>
        </w:rPr>
        <w:t xml:space="preserve">With the popularity of such distributed systems, to manage workflow of such organization which </w:t>
      </w:r>
      <w:r w:rsidRPr="00776DE7">
        <w:rPr>
          <w:noProof/>
          <w:spacing w:val="-1"/>
          <w:lang w:val="x-none" w:eastAsia="x-none"/>
        </w:rPr>
        <w:t>involves different</w:t>
      </w:r>
      <w:r w:rsidRPr="00894C2C">
        <w:rPr>
          <w:noProof/>
          <w:spacing w:val="-1"/>
          <w:lang w:val="x-none" w:eastAsia="x-none"/>
        </w:rPr>
        <w:t xml:space="preserve"> levels</w:t>
      </w:r>
      <w:r w:rsidRPr="00E411A5">
        <w:rPr>
          <w:spacing w:val="-1"/>
          <w:lang w:val="x-none" w:eastAsia="x-none"/>
        </w:rPr>
        <w:t xml:space="preserve"> of users gets more time and effort. It is evident that we need to think more about how such systems can be</w:t>
      </w:r>
      <w:r w:rsidR="00E33B34">
        <w:rPr>
          <w:spacing w:val="-1"/>
          <w:lang w:eastAsia="x-none"/>
        </w:rPr>
        <w:t xml:space="preserve"> made</w:t>
      </w:r>
      <w:r w:rsidRPr="00E411A5">
        <w:rPr>
          <w:spacing w:val="-1"/>
          <w:lang w:val="x-none" w:eastAsia="x-none"/>
        </w:rPr>
        <w:t xml:space="preserve"> more secure and reliable.</w:t>
      </w:r>
    </w:p>
    <w:p w14:paraId="0E6DCE27" w14:textId="690D181D" w:rsidR="00770789" w:rsidRPr="00170DD6" w:rsidRDefault="00770789" w:rsidP="000E065B">
      <w:pPr>
        <w:jc w:val="both"/>
        <w:rPr>
          <w:lang w:eastAsia="he-IL" w:bidi="he-IL"/>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services provides more interoperability among many distributed systems. </w:t>
      </w:r>
      <w:r w:rsidRPr="00D06B9D">
        <w:rPr>
          <w:noProof/>
          <w:spacing w:val="-1"/>
          <w:lang w:eastAsia="x-none"/>
        </w:rPr>
        <w:t>This allows</w:t>
      </w:r>
      <w:r>
        <w:rPr>
          <w:spacing w:val="-1"/>
          <w:lang w:eastAsia="x-none"/>
        </w:rPr>
        <w:t xml:space="preserve"> any e</w:t>
      </w:r>
      <w:r>
        <w:t>xternal applications to call the services of a workflow engine from outside the organizational boundaries.</w:t>
      </w:r>
      <w:r>
        <w:rPr>
          <w:spacing w:val="-1"/>
          <w:lang w:val="x-none" w:eastAsia="x-none"/>
        </w:rPr>
        <w:t xml:space="preserve"> GPWfMS</w:t>
      </w:r>
      <w:r w:rsidRPr="00E411A5">
        <w:rPr>
          <w:spacing w:val="-1"/>
          <w:lang w:val="x-none" w:eastAsia="x-none"/>
        </w:rPr>
        <w:t xml:space="preserve"> also implements web services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3"/>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Pr>
          <w:noProof/>
          <w:spacing w:val="-1"/>
          <w:lang w:eastAsia="x-none"/>
        </w:rPr>
        <w:t xml:space="preserve"> and functionalities</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4"/>
      </w:r>
      <w:r w:rsidR="00EF7512">
        <w:rPr>
          <w:spacing w:val="-1"/>
          <w:lang w:eastAsia="x-none"/>
        </w:rPr>
        <w:t xml:space="preserve"> t</w:t>
      </w:r>
      <w:r>
        <w:rPr>
          <w:spacing w:val="-1"/>
          <w:lang w:eastAsia="x-none"/>
        </w:rPr>
        <w:t xml:space="preserve">est cases. </w:t>
      </w:r>
      <w:r w:rsidRPr="00E411A5">
        <w:rPr>
          <w:spacing w:val="-1"/>
          <w:lang w:val="x-none" w:eastAsia="x-none"/>
        </w:rPr>
        <w:t xml:space="preserve">But,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use th</w:t>
      </w:r>
      <w:r w:rsidR="009A6897">
        <w:rPr>
          <w:spacing w:val="-1"/>
          <w:lang w:eastAsia="x-none"/>
        </w:rPr>
        <w:t>ose open</w:t>
      </w:r>
      <w:r w:rsidRPr="00E411A5">
        <w:rPr>
          <w:spacing w:val="-1"/>
          <w:lang w:val="x-none" w:eastAsia="x-none"/>
        </w:rPr>
        <w:t xml:space="preserve"> service to do unauthenticated works. </w:t>
      </w:r>
      <w:r w:rsidRPr="00D06B9D">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enforces </w:t>
      </w:r>
      <w:r w:rsidR="00AF45D2">
        <w:rPr>
          <w:spacing w:val="-1"/>
          <w:lang w:eastAsia="x-none"/>
        </w:rPr>
        <w:t xml:space="preserve">associated </w:t>
      </w:r>
      <w:r w:rsidRPr="00E411A5">
        <w:rPr>
          <w:spacing w:val="-1"/>
          <w:lang w:val="x-none" w:eastAsia="x-none"/>
        </w:rPr>
        <w:t xml:space="preserve">obligation and delegation rules </w:t>
      </w:r>
      <w:r w:rsidR="00CD3DB4">
        <w:rPr>
          <w:spacing w:val="-1"/>
          <w:lang w:eastAsia="x-none"/>
        </w:rPr>
        <w:t>according to the</w:t>
      </w:r>
      <w:r w:rsidRPr="00E411A5">
        <w:rPr>
          <w:spacing w:val="-1"/>
          <w:lang w:val="x-none" w:eastAsia="x-none"/>
        </w:rPr>
        <w:t xml:space="preserve"> user roles</w:t>
      </w:r>
      <w:r w:rsidR="00866054">
        <w:rPr>
          <w:spacing w:val="-1"/>
          <w:lang w:val="x-none" w:eastAsia="x-none"/>
        </w:rPr>
        <w:t>.</w:t>
      </w:r>
    </w:p>
    <w:p w14:paraId="12893C0C" w14:textId="3C6B9434" w:rsidR="00770789" w:rsidRPr="00EE5A29" w:rsidRDefault="00770789" w:rsidP="000E065B">
      <w:pPr>
        <w:jc w:val="both"/>
      </w:pPr>
      <w:r w:rsidRPr="00EE4F9E">
        <w:rPr>
          <w:spacing w:val="-1"/>
          <w:lang w:val="x-none" w:eastAsia="x-none"/>
        </w:rPr>
        <w:t xml:space="preserve">Proposal management system involves workflows of tasks sinc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process as it requires multiple parties to review and </w:t>
      </w:r>
      <w:r w:rsidR="00201D39">
        <w:rPr>
          <w:spacing w:val="-1"/>
          <w:lang w:eastAsia="x-none"/>
        </w:rPr>
        <w:t>approve</w:t>
      </w:r>
      <w:r w:rsidRPr="00EE4F9E">
        <w:rPr>
          <w:spacing w:val="-1"/>
          <w:lang w:val="x-none" w:eastAsia="x-none"/>
        </w:rPr>
        <w:t xml:space="preserve"> it in various steps. </w:t>
      </w:r>
      <w:r>
        <w:t xml:space="preserve">Based on the </w:t>
      </w:r>
      <w:r w:rsidR="00D61451">
        <w:t>workflow</w:t>
      </w:r>
      <w:r>
        <w:t xml:space="preserve"> status </w:t>
      </w:r>
      <w:r w:rsidR="00EF748E">
        <w:t>of</w:t>
      </w:r>
      <w:r>
        <w:t xml:space="preserve"> a proposal, it </w:t>
      </w:r>
      <w:r w:rsidR="000659A2">
        <w:t>should</w:t>
      </w:r>
      <w:r>
        <w:t xml:space="preserve"> start a</w:t>
      </w:r>
      <w:r w:rsidR="006C0669">
        <w:t>n</w:t>
      </w:r>
      <w:r>
        <w:t xml:space="preserve"> </w:t>
      </w:r>
      <w:r w:rsidR="006C0669">
        <w:t>automated</w:t>
      </w:r>
      <w:r>
        <w:t xml:space="preserve"> </w:t>
      </w:r>
      <w:r w:rsidR="00FB2187">
        <w:t>initia</w:t>
      </w:r>
      <w:r w:rsidR="00CE3FDA">
        <w:t>te</w:t>
      </w:r>
      <w:r>
        <w:rPr>
          <w:spacing w:val="-1"/>
          <w:lang w:eastAsia="x-none"/>
        </w:rPr>
        <w:t xml:space="preserve"> and </w:t>
      </w:r>
      <w:r w:rsidR="00FB2187">
        <w:rPr>
          <w:spacing w:val="-1"/>
          <w:lang w:eastAsia="x-none"/>
        </w:rPr>
        <w:t>routing</w:t>
      </w:r>
      <w:r>
        <w:rPr>
          <w:spacing w:val="-1"/>
          <w:lang w:eastAsia="x-none"/>
        </w:rPr>
        <w:t xml:space="preserve"> the document to appropriate users. As this application going to</w:t>
      </w:r>
      <w:bookmarkStart w:id="2" w:name="_GoBack"/>
      <w:bookmarkEnd w:id="2"/>
      <w:r>
        <w:rPr>
          <w:spacing w:val="-1"/>
          <w:lang w:eastAsia="x-none"/>
        </w:rPr>
        <w:t xml:space="preserve"> </w:t>
      </w:r>
      <w:r>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Task Automation’, to invoke task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in the </w:t>
      </w:r>
      <w:r w:rsidRPr="0035400A">
        <w:rPr>
          <w:noProof/>
        </w:rPr>
        <w:t>system</w:t>
      </w:r>
      <w:r>
        <w:t xml:space="preserve"> and create reports that provide information on current workload, future workload, obstructions, etc. based on ″historic″ processing data. During each </w:t>
      </w:r>
      <w:r w:rsidRPr="0035400A">
        <w:rPr>
          <w:noProof/>
        </w:rPr>
        <w:t>step</w:t>
      </w:r>
      <w:r>
        <w:t xml:space="preserve">, information regarding ‘Tracking and Logging of Activities’ are recorded logged to support non-repudiation. To identify the participants and their </w:t>
      </w:r>
      <w:r w:rsidR="00304046">
        <w:t>associated</w:t>
      </w:r>
      <w:r>
        <w:t xml:space="preserve"> privileges as well as </w:t>
      </w:r>
      <w:r>
        <w:lastRenderedPageBreak/>
        <w:t xml:space="preserve">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Pr="00D06B9D">
        <w:rPr>
          <w:noProof/>
        </w:rPr>
        <w:t>is used</w:t>
      </w:r>
      <w:r>
        <w:t>.</w:t>
      </w:r>
      <w:r>
        <w:rPr>
          <w:spacing w:val="-1"/>
          <w:lang w:eastAsia="x-none"/>
        </w:rPr>
        <w:t xml:space="preserve"> On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Such strengthen features</w:t>
      </w:r>
      <w:r w:rsidRPr="00EE4F9E">
        <w:rPr>
          <w:spacing w:val="-1"/>
          <w:lang w:val="x-none" w:eastAsia="x-none"/>
        </w:rPr>
        <w:t xml:space="preserve"> going to be</w:t>
      </w:r>
      <w:r w:rsidRPr="0035400A">
        <w:rPr>
          <w:noProof/>
          <w:spacing w:val="-1"/>
          <w:lang w:val="x-none" w:eastAsia="x-none"/>
        </w:rPr>
        <w:t xml:space="preserve"> time-saving</w:t>
      </w:r>
      <w:r w:rsidRPr="00EE4F9E">
        <w:rPr>
          <w:spacing w:val="-1"/>
          <w:lang w:val="x-none" w:eastAsia="x-none"/>
        </w:rPr>
        <w:t xml:space="preserve"> </w:t>
      </w:r>
      <w:r>
        <w:rPr>
          <w:spacing w:val="-1"/>
          <w:lang w:eastAsia="x-none"/>
        </w:rPr>
        <w:t xml:space="preserve">for </w:t>
      </w:r>
      <w:r w:rsidRPr="00EE4F9E">
        <w:rPr>
          <w:spacing w:val="-1"/>
          <w:lang w:val="x-none" w:eastAsia="x-none"/>
        </w:rPr>
        <w:t>involving many people</w:t>
      </w:r>
      <w:r>
        <w:rPr>
          <w:spacing w:val="-1"/>
          <w:lang w:eastAsia="x-none"/>
        </w:rPr>
        <w:t xml:space="preserve"> as well as going to make it more secure and efficient</w:t>
      </w:r>
      <w:r w:rsidRPr="00EE4F9E">
        <w:rPr>
          <w:spacing w:val="-1"/>
          <w:lang w:val="x-none" w:eastAsia="x-none"/>
        </w:rPr>
        <w:t xml:space="preserve">. </w:t>
      </w:r>
      <w:r>
        <w:rPr>
          <w:spacing w:val="-1"/>
          <w:lang w:val="x-none" w:eastAsia="x-none"/>
        </w:rPr>
        <w:t>GPWfMS</w:t>
      </w:r>
      <w:r w:rsidRPr="00EE4F9E">
        <w:rPr>
          <w:spacing w:val="-1"/>
          <w:lang w:val="x-none" w:eastAsia="x-none"/>
        </w:rPr>
        <w:t xml:space="preserve"> will act as a prototype with the proposed </w:t>
      </w:r>
      <w:r>
        <w:rPr>
          <w:spacing w:val="-1"/>
          <w:lang w:eastAsia="x-none"/>
        </w:rPr>
        <w:t>features</w:t>
      </w:r>
      <w:r w:rsidRPr="00EE4F9E">
        <w:rPr>
          <w:spacing w:val="-1"/>
          <w:lang w:val="x-none" w:eastAsia="x-none"/>
        </w:rPr>
        <w:t xml:space="preserve"> for XACML and provides a use case for implementing and validating our proposed software architecture.</w:t>
      </w:r>
      <w:r>
        <w:rPr>
          <w:spacing w:val="-1"/>
          <w:lang w:eastAsia="x-none"/>
        </w:rPr>
        <w:t xml:space="preserve"> </w:t>
      </w:r>
    </w:p>
    <w:p w14:paraId="35D15B92" w14:textId="77777777" w:rsidR="00770789" w:rsidRDefault="00770789" w:rsidP="000E065B">
      <w:pPr>
        <w:spacing w:after="0"/>
        <w:jc w:val="both"/>
      </w:pPr>
      <w:r w:rsidRPr="00156FAC">
        <w:t>The architected solution prospect of the model is wider and more extensive with the 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5"/>
      </w:r>
      <w:r w:rsidRPr="00156FAC">
        <w:t>) paradigm. However, in the model, our system must also account for the access control policies for each of these actions.</w:t>
      </w:r>
      <w:r>
        <w:t xml:space="preserve"> </w:t>
      </w:r>
      <w:r w:rsidRPr="00D06B9D">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13" name="Picture 13"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6CB63F97" w:rsidR="00770789" w:rsidRDefault="00770789" w:rsidP="0083409B">
      <w:pPr>
        <w:pStyle w:val="Caption"/>
        <w:framePr w:w="5040" w:h="3192" w:hRule="exact" w:wrap="around" w:vAnchor="page" w:hAnchor="page" w:x="6502" w:y="6514"/>
      </w:pPr>
      <w:bookmarkStart w:id="3" w:name="_Ref448096946"/>
      <w:r>
        <w:t xml:space="preserve">Figure </w:t>
      </w:r>
      <w:fldSimple w:instr=" SEQ Figure \* ARABIC ">
        <w:r w:rsidR="005C6B07">
          <w:rPr>
            <w:noProof/>
          </w:rPr>
          <w:t>3</w:t>
        </w:r>
      </w:fldSimple>
      <w:bookmarkEnd w:id="3"/>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D1E712E"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all subject and object, they must have entries in a database to allow for attribu</w:t>
      </w:r>
      <w:r w:rsidRPr="00E411A5">
        <w:rPr>
          <w:spacing w:val="-1"/>
          <w:lang w:val="x-none" w:eastAsia="x-none"/>
        </w:rPr>
        <w:t xml:space="preserve">te retrieval and comparison. The proposed 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6"/>
      </w:r>
      <w:r w:rsidR="00423504">
        <w:rPr>
          <w:spacing w:val="-1"/>
          <w:lang w:eastAsia="x-none"/>
        </w:rPr>
        <w:t xml:space="preserve"> </w:t>
      </w:r>
      <w:r w:rsidRPr="00E411A5">
        <w:rPr>
          <w:spacing w:val="-1"/>
          <w:lang w:val="x-none" w:eastAsia="x-none"/>
        </w:rPr>
        <w:t xml:space="preserve">as the best suited No-SQL backend database. </w:t>
      </w:r>
    </w:p>
    <w:p w14:paraId="2242878E" w14:textId="68B233DD" w:rsidR="00770789" w:rsidRDefault="00770789" w:rsidP="000E065B">
      <w:pPr>
        <w:jc w:val="both"/>
        <w:rPr>
          <w:spacing w:val="-1"/>
          <w:lang w:val="x-none"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3</w:t>
      </w:r>
      <w:r>
        <w:rPr>
          <w:spacing w:val="-1"/>
          <w:lang w:eastAsia="x-none"/>
        </w:rPr>
        <w:fldChar w:fldCharType="end"/>
      </w:r>
      <w:r>
        <w:rPr>
          <w:spacing w:val="-1"/>
          <w:lang w:eastAsia="x-none"/>
        </w:rPr>
        <w:t xml:space="preserve">, </w:t>
      </w:r>
      <w:r w:rsidRPr="00E411A5">
        <w:rPr>
          <w:spacing w:val="-1"/>
          <w:lang w:val="x-none" w:eastAsia="x-none"/>
        </w:rPr>
        <w:t xml:space="preserve">Traditional “relational” databases – which store information in neat hierarchies of rows and columns aren’t suited for the big, messy </w:t>
      </w:r>
      <w:r>
        <w:rPr>
          <w:noProof/>
          <w:spacing w:val="-1"/>
          <w:lang w:val="x-none" w:eastAsia="x-none"/>
        </w:rPr>
        <w:t>dataset</w:t>
      </w:r>
      <w:r w:rsidRPr="00E411A5">
        <w:rPr>
          <w:spacing w:val="-1"/>
          <w:lang w:val="x-none" w:eastAsia="x-none"/>
        </w:rPr>
        <w:t xml:space="preserve"> harvested from large and concurrent data streams that are obvious in such workflow system. 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894C2C">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6698B94E" w:rsidR="00770789" w:rsidRPr="00FA7EEA" w:rsidRDefault="00770789" w:rsidP="000E065B">
      <w:pPr>
        <w:jc w:val="both"/>
        <w:rPr>
          <w:spacing w:val="-1"/>
          <w:lang w:val="x-none" w:eastAsia="x-none"/>
        </w:rPr>
      </w:pPr>
      <w:r w:rsidRPr="005C5B47">
        <w:rPr>
          <w:spacing w:val="-1"/>
          <w:lang w:val="x-none" w:eastAsia="x-none"/>
        </w:rPr>
        <w:t xml:space="preserve">Two primary database collections </w:t>
      </w:r>
      <w:r w:rsidRPr="00D06B9D">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Pr="005C5B47">
        <w:rPr>
          <w:spacing w:val="-1"/>
          <w:lang w:val="x-none" w:eastAsia="x-none"/>
        </w:rPr>
        <w:t xml:space="preserve"> and </w:t>
      </w:r>
      <w:r w:rsidRPr="00B3792E">
        <w:rPr>
          <w:i/>
          <w:spacing w:val="-1"/>
          <w:lang w:val="x-none" w:eastAsia="x-none"/>
        </w:rPr>
        <w:t>Users</w:t>
      </w:r>
      <w:r w:rsidRPr="005C5B47">
        <w:rPr>
          <w:spacing w:val="-1"/>
          <w:lang w:val="x-none" w:eastAsia="x-none"/>
        </w:rPr>
        <w:t xml:space="preserve">. The User database collection contains the detailed information for personnel as well as information needed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ith the system.</w:t>
      </w:r>
      <w:r w:rsidRPr="00E567E9">
        <w:rPr>
          <w:noProof/>
          <w:spacing w:val="-1"/>
          <w:lang w:eastAsia="en-US"/>
        </w:rPr>
        <w:t xml:space="preserve"> </w:t>
      </w:r>
    </w:p>
    <w:p w14:paraId="43A68AE6" w14:textId="77777777" w:rsidR="00770789" w:rsidRPr="005C5B47" w:rsidRDefault="00770789" w:rsidP="000E065B">
      <w:pPr>
        <w:keepNext/>
        <w:spacing w:after="0"/>
        <w:jc w:val="both"/>
        <w:rPr>
          <w:spacing w:val="-1"/>
          <w:lang w:val="x-none" w:eastAsia="x-none"/>
        </w:rPr>
      </w:pPr>
      <w:r w:rsidRPr="005C5B47">
        <w:rPr>
          <w:spacing w:val="-1"/>
          <w:lang w:val="x-none" w:eastAsia="x-none"/>
        </w:rPr>
        <w:t>User information contains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77777777"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ns information for the proposals including personnel information related to the proposals.  The information contained 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lastRenderedPageBreak/>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Details for PI’s, Co-PI’s, senior personnel, and other users related to the proposal.</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1A0FAF04" w:rsidR="00770789" w:rsidRPr="005C5B47" w:rsidRDefault="00770789" w:rsidP="000E065B">
      <w:pPr>
        <w:spacing w:after="0"/>
        <w:jc w:val="both"/>
        <w:rPr>
          <w:spacing w:val="-1"/>
          <w:lang w:val="x-none" w:eastAsia="x-none"/>
        </w:rPr>
      </w:pPr>
      <w:r w:rsidRPr="005C5B47">
        <w:rPr>
          <w:spacing w:val="-1"/>
          <w:lang w:val="x-none" w:eastAsia="x-none"/>
        </w:rPr>
        <w:t>Morphia</w:t>
      </w:r>
      <w:r>
        <w:rPr>
          <w:rStyle w:val="FootnoteReference"/>
          <w:spacing w:val="-1"/>
          <w:lang w:val="x-none" w:eastAsia="x-none"/>
        </w:rPr>
        <w:footnoteReference w:id="7"/>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8"/>
      </w:r>
      <w:r w:rsidRPr="00AA4335">
        <w:rPr>
          <w:spacing w:val="-1"/>
          <w:lang w:val="x-none" w:eastAsia="x-none"/>
        </w:rPr>
        <w:t>)</w:t>
      </w:r>
      <w:r w:rsidR="00C4689D">
        <w:rPr>
          <w:spacing w:val="-1"/>
          <w:lang w:eastAsia="x-none"/>
        </w:rPr>
        <w:t xml:space="preserve"> </w:t>
      </w:r>
      <w:r w:rsidRPr="005C5B47">
        <w:rPr>
          <w:spacing w:val="-1"/>
          <w:lang w:val="x-none" w:eastAsia="x-none"/>
        </w:rPr>
        <w:t>lik</w:t>
      </w:r>
      <w:r w:rsidR="00C4689D">
        <w:rPr>
          <w:spacing w:val="-1"/>
          <w:lang w:val="x-none" w:eastAsia="x-none"/>
        </w:rPr>
        <w:t>e Object-Document Mapping (ODM)</w:t>
      </w:r>
      <w:r w:rsidR="00C4689D">
        <w:rPr>
          <w:spacing w:val="-1"/>
          <w:lang w:eastAsia="x-none"/>
        </w:rPr>
        <w:t>.</w:t>
      </w:r>
    </w:p>
    <w:p w14:paraId="5CA8E74B" w14:textId="77777777" w:rsidR="00770789" w:rsidRPr="00E8210F" w:rsidRDefault="00770789" w:rsidP="000E065B">
      <w:pPr>
        <w:pStyle w:val="Heading3"/>
        <w:numPr>
          <w:ilvl w:val="0"/>
          <w:numId w:val="13"/>
        </w:numPr>
        <w:spacing w:line="360" w:lineRule="auto"/>
        <w:jc w:val="both"/>
        <w:rPr>
          <w:rStyle w:val="Strong"/>
        </w:rPr>
      </w:pPr>
      <w:r w:rsidRPr="0035400A">
        <w:rPr>
          <w:rStyle w:val="Strong"/>
          <w:noProof/>
        </w:rPr>
        <w:t>Balana</w:t>
      </w:r>
    </w:p>
    <w:p w14:paraId="56BE0D40" w14:textId="2751D649" w:rsidR="00770789" w:rsidRPr="005C5B47" w:rsidRDefault="00770789" w:rsidP="000E065B">
      <w:pPr>
        <w:pStyle w:val="ListParagraph"/>
        <w:spacing w:line="276" w:lineRule="auto"/>
        <w:ind w:left="0"/>
        <w:jc w:val="both"/>
        <w:rPr>
          <w:rFonts w:ascii="Calibri" w:eastAsia="PMingLiU" w:hAnsi="Calibri"/>
          <w:spacing w:val="-1"/>
          <w:sz w:val="22"/>
          <w:szCs w:val="22"/>
          <w:lang w:val="x-none" w:eastAsia="x-none" w:bidi="ar-SA"/>
        </w:rPr>
      </w:pPr>
      <w:r w:rsidRPr="0035400A">
        <w:rPr>
          <w:rFonts w:ascii="Calibri" w:eastAsia="PMingLiU" w:hAnsi="Calibri"/>
          <w:noProof/>
          <w:spacing w:val="-1"/>
          <w:sz w:val="22"/>
          <w:szCs w:val="22"/>
          <w:lang w:val="x-none" w:eastAsia="x-none" w:bidi="ar-SA"/>
        </w:rPr>
        <w:t>Balan</w:t>
      </w:r>
      <w:r w:rsidRPr="0035400A">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9"/>
      </w:r>
      <w:r w:rsidRPr="005C5B47">
        <w:rPr>
          <w:rFonts w:ascii="Calibri" w:eastAsia="PMingLiU" w:hAnsi="Calibri"/>
          <w:spacing w:val="-1"/>
          <w:sz w:val="22"/>
          <w:szCs w:val="22"/>
          <w:lang w:val="x-none" w:eastAsia="x-none" w:bidi="ar-SA"/>
        </w:rPr>
        <w:t xml:space="preserve"> is an open so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SO2</w:t>
      </w:r>
      <w:r w:rsidRPr="00CB581D">
        <w:rPr>
          <w:rFonts w:eastAsia="PMingLiU"/>
        </w:rPr>
        <w:footnoteReference w:id="10"/>
      </w:r>
      <w:r>
        <w:rPr>
          <w:rFonts w:ascii="Calibri" w:eastAsia="PMingLiU" w:hAnsi="Calibri"/>
          <w:spacing w:val="-1"/>
          <w:sz w:val="22"/>
          <w:szCs w:val="22"/>
          <w:lang w:val="x-none" w:eastAsia="x-none" w:bidi="ar-SA"/>
        </w:rPr>
        <w:t xml:space="preserve"> 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spacing w:val="-1"/>
          <w:sz w:val="22"/>
          <w:szCs w:val="22"/>
          <w:lang w:val="x-none" w:eastAsia="x-none" w:bidi="ar-SA"/>
        </w:rPr>
        <w:t xml:space="preserve"> PDP instance</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1DA836A4" w14:textId="77777777" w:rsidR="00770789" w:rsidRDefault="00770789" w:rsidP="000E065B">
      <w:pPr>
        <w:pStyle w:val="BodyText"/>
        <w:keepNext/>
        <w:framePr w:w="5277" w:h="5407" w:hRule="exact" w:wrap="around" w:vAnchor="page" w:hAnchor="page" w:x="6900" w:y="7868"/>
        <w:ind w:firstLine="0"/>
      </w:pPr>
      <w:r w:rsidRPr="005C5B47">
        <w:rPr>
          <w:noProof/>
          <w:lang w:val="en-US" w:eastAsia="en-US"/>
        </w:rPr>
        <w:drawing>
          <wp:inline distT="0" distB="0" distL="0" distR="0" wp14:anchorId="78C981C3" wp14:editId="48DE66B2">
            <wp:extent cx="3096278" cy="3145809"/>
            <wp:effectExtent l="0" t="0" r="8890" b="0"/>
            <wp:docPr id="14" name="Picture 14"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5944FC6E" w14:textId="32EF437C" w:rsidR="00770789" w:rsidRDefault="00770789" w:rsidP="0083409B">
      <w:pPr>
        <w:pStyle w:val="Caption"/>
        <w:framePr w:w="5277" w:h="5407" w:hRule="exact" w:wrap="around" w:vAnchor="page" w:hAnchor="page" w:x="6900" w:y="7868"/>
      </w:pPr>
      <w:bookmarkStart w:id="4" w:name="_Ref448173464"/>
      <w:r>
        <w:t xml:space="preserve">Figure </w:t>
      </w:r>
      <w:fldSimple w:instr=" SEQ Figure \* ARABIC ">
        <w:r w:rsidR="005C6B07">
          <w:rPr>
            <w:noProof/>
          </w:rPr>
          <w:t>4</w:t>
        </w:r>
      </w:fldSimple>
      <w:bookmarkEnd w:id="4"/>
      <w:r>
        <w:t xml:space="preserve"> </w:t>
      </w:r>
      <w:r w:rsidRPr="00AB5EE1">
        <w:t>XACML Policy Language Model</w:t>
      </w:r>
    </w:p>
    <w:p w14:paraId="4ED13CC9" w14:textId="18575804" w:rsidR="00B72465"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policy language </w:t>
      </w:r>
      <w:r w:rsidR="00753083">
        <w:rPr>
          <w:color w:val="000000"/>
        </w:rPr>
        <w:t>for defining access control policies</w:t>
      </w:r>
      <w:r w:rsidR="008E3B40">
        <w:rPr>
          <w:color w:val="000000"/>
        </w:rPr>
        <w:t xml:space="preserve"> and a related processing model. </w:t>
      </w:r>
      <w:r>
        <w:rPr>
          <w:color w:val="000000"/>
        </w:rPr>
        <w:t xml:space="preserve">It is a declarative language allowing the specification of authorizations as rules. Furthermore, XACML is a generic framework </w:t>
      </w:r>
      <w:r w:rsidR="008E3B40">
        <w:rPr>
          <w:color w:val="000000"/>
        </w:rPr>
        <w:t>recognized by OASIS standard</w:t>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tion of authorizations as rules.</w:t>
      </w:r>
    </w:p>
    <w:p w14:paraId="52DFE89B" w14:textId="5176F97E" w:rsidR="00770789" w:rsidRDefault="00776DE7" w:rsidP="000E065B">
      <w:pPr>
        <w:spacing w:after="0"/>
        <w:jc w:val="both"/>
        <w:rPr>
          <w:spacing w:val="-1"/>
          <w:lang w:val="x-none" w:eastAsia="x-none"/>
        </w:rPr>
      </w:pPr>
      <w:r>
        <w:rPr>
          <w:noProof/>
          <w:spacing w:val="-1"/>
          <w:lang w:val="x-none" w:eastAsia="x-none"/>
        </w:rPr>
        <w:t>T</w:t>
      </w:r>
      <w:r w:rsidR="00770789" w:rsidRPr="00776DE7">
        <w:rPr>
          <w:noProof/>
          <w:spacing w:val="-1"/>
          <w:lang w:val="x-none" w:eastAsia="x-none"/>
        </w:rPr>
        <w:t>o</w:t>
      </w:r>
      <w:r w:rsidR="00770789" w:rsidRPr="000C299A">
        <w:rPr>
          <w:spacing w:val="-1"/>
          <w:lang w:val="x-none" w:eastAsia="x-none"/>
        </w:rPr>
        <w:t xml:space="preserve"> maintain proper authorization and use of the proposal workflow system, we will design and implement a series of XACML policies</w:t>
      </w:r>
      <w:r w:rsidR="000C299A" w:rsidRPr="000C299A">
        <w:rPr>
          <w:spacing w:val="-1"/>
          <w:lang w:val="x-none" w:eastAsia="x-none"/>
        </w:rPr>
        <w:t xml:space="preserve"> as shown in Appendix III and IV</w:t>
      </w:r>
      <w:r w:rsidR="00770789" w:rsidRPr="000C299A">
        <w:rPr>
          <w:spacing w:val="-1"/>
          <w:lang w:val="x-none" w:eastAsia="x-none"/>
        </w:rPr>
        <w:t>.</w:t>
      </w:r>
      <w:r w:rsidR="00D906CA">
        <w:rPr>
          <w:color w:val="FF0000"/>
          <w:spacing w:val="-1"/>
          <w:lang w:eastAsia="x-none"/>
        </w:rPr>
        <w:t xml:space="preserve"> </w:t>
      </w:r>
      <w:r w:rsidR="00770789" w:rsidRPr="005C5B47">
        <w:rPr>
          <w:spacing w:val="-1"/>
          <w:lang w:val="x-none" w:eastAsia="x-none"/>
        </w:rPr>
        <w:t xml:space="preserve">The policies </w:t>
      </w:r>
      <w:r w:rsidR="00770789" w:rsidRPr="00D06B9D">
        <w:rPr>
          <w:noProof/>
          <w:spacing w:val="-1"/>
          <w:lang w:val="x-none" w:eastAsia="x-none"/>
        </w:rPr>
        <w:t>are designed</w:t>
      </w:r>
      <w:r w:rsidR="00770789" w:rsidRPr="005C5B47">
        <w:rPr>
          <w:spacing w:val="-1"/>
          <w:lang w:val="x-none" w:eastAsia="x-none"/>
        </w:rPr>
        <w:t xml:space="preserve"> </w:t>
      </w:r>
      <w:r>
        <w:rPr>
          <w:noProof/>
          <w:spacing w:val="-1"/>
          <w:lang w:val="x-none" w:eastAsia="x-none"/>
        </w:rPr>
        <w:t>by</w:t>
      </w:r>
      <w:r w:rsidR="00770789" w:rsidRPr="005C5B47">
        <w:rPr>
          <w:spacing w:val="-1"/>
          <w:lang w:val="x-none" w:eastAsia="x-none"/>
        </w:rPr>
        <w:t xml:space="preserve"> specified 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00770789" w:rsidRPr="005C5B47">
        <w:rPr>
          <w:spacing w:val="-1"/>
          <w:lang w:val="x-none" w:eastAsia="x-none"/>
        </w:rPr>
        <w:t xml:space="preserve">security authorization requests </w:t>
      </w:r>
      <w:r w:rsidR="00770789" w:rsidRPr="00D06B9D">
        <w:rPr>
          <w:noProof/>
          <w:spacing w:val="-1"/>
          <w:lang w:val="x-none" w:eastAsia="x-none"/>
        </w:rPr>
        <w:t xml:space="preserve">are </w:t>
      </w:r>
      <w:r w:rsidR="00286655" w:rsidRPr="00D06B9D">
        <w:rPr>
          <w:noProof/>
          <w:spacing w:val="-1"/>
          <w:lang w:eastAsia="x-none"/>
        </w:rPr>
        <w:t>handled</w:t>
      </w:r>
      <w:r w:rsidR="00770789"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policies, and policy sets </w:t>
      </w:r>
      <w:r w:rsidR="005A4574">
        <w:rPr>
          <w:spacing w:val="-1"/>
          <w:lang w:eastAsia="x-none"/>
        </w:rPr>
        <w:t>to come up with</w:t>
      </w:r>
      <w:r w:rsidR="0035400A">
        <w:rPr>
          <w:spacing w:val="-1"/>
          <w:lang w:eastAsia="x-none"/>
        </w:rPr>
        <w:t xml:space="preserve"> the</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130566" w:rsidRPr="0035400A">
        <w:rPr>
          <w:noProof/>
          <w:spacing w:val="-1"/>
          <w:lang w:eastAsia="x-none"/>
        </w:rPr>
        <w:t>Hence</w:t>
      </w:r>
      <w:r w:rsidR="0035400A">
        <w:rPr>
          <w:noProof/>
          <w:spacing w:val="-1"/>
          <w:lang w:eastAsia="x-none"/>
        </w:rPr>
        <w:t>,</w:t>
      </w:r>
      <w:r w:rsidR="00770789" w:rsidRPr="005C5B47">
        <w:rPr>
          <w:spacing w:val="-1"/>
          <w:lang w:val="x-none" w:eastAsia="x-none"/>
        </w:rPr>
        <w:t xml:space="preserve"> we can use XACML-based policy to make </w:t>
      </w:r>
      <w:r w:rsidR="00B17F53">
        <w:rPr>
          <w:spacing w:val="-1"/>
          <w:lang w:eastAsia="x-none"/>
        </w:rPr>
        <w:t>accurate</w:t>
      </w:r>
      <w:r w:rsidR="00770789" w:rsidRPr="005C5B47">
        <w:rPr>
          <w:spacing w:val="-1"/>
          <w:lang w:val="x-none" w:eastAsia="x-none"/>
        </w:rPr>
        <w:t xml:space="preserve"> </w:t>
      </w:r>
      <w:r w:rsidR="00D43653">
        <w:rPr>
          <w:spacing w:val="-1"/>
          <w:lang w:eastAsia="x-none"/>
        </w:rPr>
        <w:t xml:space="preserve">authorization </w:t>
      </w:r>
      <w:r w:rsidR="00770789" w:rsidRPr="005C5B47">
        <w:rPr>
          <w:spacing w:val="-1"/>
          <w:lang w:val="x-none" w:eastAsia="x-none"/>
        </w:rPr>
        <w:t xml:space="preserve">decisions and also can make our application more adaptive with the frequent organizational changes without looking deep into the code. </w:t>
      </w:r>
      <w:r>
        <w:rPr>
          <w:noProof/>
          <w:spacing w:val="-1"/>
          <w:lang w:eastAsia="x-none"/>
        </w:rPr>
        <w:t>T</w:t>
      </w:r>
      <w:r w:rsidR="00770789" w:rsidRPr="00776DE7">
        <w:rPr>
          <w:noProof/>
          <w:spacing w:val="-1"/>
          <w:lang w:eastAsia="x-none"/>
        </w:rPr>
        <w:t>o</w:t>
      </w:r>
      <w:r w:rsidR="00770789">
        <w:rPr>
          <w:spacing w:val="-1"/>
          <w:lang w:eastAsia="x-none"/>
        </w:rPr>
        <w:t xml:space="preserve"> </w:t>
      </w:r>
      <w:r w:rsidR="00770789">
        <w:t xml:space="preserve">make it work seamlessly through dynamic changes to its run-time environment, react and adapt to the rapid changes in process execution. </w:t>
      </w:r>
      <w:r w:rsidR="00770789" w:rsidRPr="005C5B47">
        <w:rPr>
          <w:spacing w:val="-1"/>
          <w:lang w:val="x-none" w:eastAsia="x-none"/>
        </w:rPr>
        <w:t xml:space="preserve">In this security model of the </w:t>
      </w:r>
      <w:r w:rsidR="00770789">
        <w:rPr>
          <w:spacing w:val="-1"/>
          <w:lang w:eastAsia="x-none"/>
        </w:rPr>
        <w:t xml:space="preserve">adaptive </w:t>
      </w:r>
      <w:r w:rsidR="00770789" w:rsidRPr="005C5B47">
        <w:rPr>
          <w:spacing w:val="-1"/>
          <w:lang w:val="x-none" w:eastAsia="x-none"/>
        </w:rPr>
        <w:t xml:space="preserve">software </w:t>
      </w:r>
      <w:r w:rsidR="00770789" w:rsidRPr="005C5B47">
        <w:rPr>
          <w:spacing w:val="-1"/>
          <w:lang w:val="x-none" w:eastAsia="x-none"/>
        </w:rPr>
        <w:lastRenderedPageBreak/>
        <w:t>application, we propose a separation of code and policy by utilizing the Extensible XACML and making use of ABAC.</w:t>
      </w:r>
    </w:p>
    <w:p w14:paraId="724527BD" w14:textId="55B7252C"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5C6B07">
        <w:t xml:space="preserve">Figure </w:t>
      </w:r>
      <w:r w:rsidR="005C6B07">
        <w:rPr>
          <w:noProof/>
        </w:rPr>
        <w:t>4</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The main compon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3DBBF901"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A policy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 and a target.</w:t>
      </w:r>
    </w:p>
    <w:p w14:paraId="7769ECBA" w14:textId="5DF0BAA6"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776DE7">
        <w:rPr>
          <w:rFonts w:ascii="Calibri" w:eastAsia="PMingLiU" w:hAnsi="Calibri"/>
          <w:noProof/>
          <w:spacing w:val="-1"/>
          <w:sz w:val="22"/>
          <w:szCs w:val="22"/>
          <w:lang w:eastAsia="x-none" w:bidi="ar-SA"/>
        </w:rPr>
        <w:t>P</w:t>
      </w:r>
      <w:r w:rsidR="006F24FD" w:rsidRPr="00776DE7">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Applicable</w:t>
      </w:r>
      <w:r w:rsidRPr="00DE12F7">
        <w:rPr>
          <w:rFonts w:ascii="Calibri" w:eastAsia="PMingLiU" w:hAnsi="Calibri"/>
          <w:spacing w:val="-1"/>
          <w:sz w:val="22"/>
          <w:szCs w:val="22"/>
          <w:lang w:val="x-none" w:eastAsia="x-none" w:bidi="ar-SA"/>
        </w:rPr>
        <w:t>.</w:t>
      </w:r>
    </w:p>
    <w:p w14:paraId="408ADAAD" w14:textId="77777777" w:rsidR="00333D0B" w:rsidRDefault="00333D0B" w:rsidP="000E065B">
      <w:pPr>
        <w:pStyle w:val="BodyText"/>
        <w:keepNext/>
        <w:framePr w:w="4311" w:h="4182" w:hRule="exact" w:wrap="around" w:vAnchor="page" w:hAnchor="page" w:x="7566" w:y="5116"/>
        <w:ind w:firstLine="0"/>
      </w:pPr>
      <w:r>
        <w:rPr>
          <w:noProof/>
          <w:lang w:val="en-US" w:eastAsia="en-US"/>
        </w:rPr>
        <w:drawing>
          <wp:inline distT="0" distB="0" distL="0" distR="0" wp14:anchorId="55EF4B8F" wp14:editId="4AB1A402">
            <wp:extent cx="2701677" cy="2340591"/>
            <wp:effectExtent l="0" t="0" r="381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4A705501" w:rsidR="00333D0B" w:rsidRDefault="00333D0B" w:rsidP="0083409B">
      <w:pPr>
        <w:pStyle w:val="Caption"/>
        <w:framePr w:w="4311" w:h="4182" w:hRule="exact" w:wrap="around" w:vAnchor="page" w:hAnchor="page" w:x="7566" w:y="5116"/>
      </w:pPr>
      <w:bookmarkStart w:id="5" w:name="_Ref448100155"/>
      <w:r>
        <w:t xml:space="preserve">Figure </w:t>
      </w:r>
      <w:fldSimple w:instr=" SEQ Figure \* ARABIC ">
        <w:r w:rsidR="005C6B07">
          <w:rPr>
            <w:noProof/>
          </w:rPr>
          <w:t>5</w:t>
        </w:r>
      </w:fldSimple>
      <w:bookmarkEnd w:id="5"/>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attribut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D06B9D">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5</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a rule is relevant for a request.</w:t>
      </w:r>
    </w:p>
    <w:p w14:paraId="675AB31B" w14:textId="2CC6F197"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t>As</w:t>
      </w:r>
      <w:r w:rsidRPr="00BE4AA7">
        <w:rPr>
          <w:spacing w:val="-1"/>
          <w:lang w:val="x-none" w:eastAsia="x-none"/>
        </w:rPr>
        <w:t xml:space="preserve"> a policy can have multiple 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 per request.</w:t>
      </w:r>
    </w:p>
    <w:p w14:paraId="65499A8F" w14:textId="0445A13C" w:rsidR="00770789" w:rsidRPr="00C50E7D" w:rsidRDefault="00770789" w:rsidP="000E065B">
      <w:pPr>
        <w:spacing w:after="0"/>
        <w:jc w:val="both"/>
        <w:rPr>
          <w:spacing w:val="-1"/>
          <w:lang w:eastAsia="x-none"/>
        </w:rPr>
      </w:pPr>
      <w:r w:rsidRPr="005C5B47">
        <w:rPr>
          <w:spacing w:val="-1"/>
          <w:lang w:val="x-none" w:eastAsia="x-none"/>
        </w:rPr>
        <w:t xml:space="preserve">The policy driven nature of the decisions requires that the decision-making capability is externalized from systems/applications/services and not </w:t>
      </w:r>
      <w:r w:rsidRPr="00D06B9D">
        <w:rPr>
          <w:noProof/>
          <w:spacing w:val="-1"/>
          <w:lang w:val="x-none" w:eastAsia="x-none"/>
        </w:rPr>
        <w:t>be embedded</w:t>
      </w:r>
      <w:r w:rsidRPr="005C5B47">
        <w:rPr>
          <w:spacing w:val="-1"/>
          <w:lang w:val="x-none" w:eastAsia="x-none"/>
        </w:rPr>
        <w:t xml:space="preserve"> within code level. The </w:t>
      </w:r>
      <w:r w:rsidR="00E06D9F">
        <w:rPr>
          <w:spacing w:val="-1"/>
          <w:lang w:eastAsia="x-none"/>
        </w:rPr>
        <w:t xml:space="preserve">final </w:t>
      </w:r>
      <w:r w:rsidRPr="005C5B47">
        <w:rPr>
          <w:spacing w:val="-1"/>
          <w:lang w:val="x-none" w:eastAsia="x-none"/>
        </w:rPr>
        <w:t xml:space="preserve">decision </w:t>
      </w:r>
      <w:r w:rsidR="00E06D9F" w:rsidRPr="00D06B9D">
        <w:rPr>
          <w:noProof/>
          <w:spacing w:val="-1"/>
          <w:lang w:eastAsia="x-none"/>
        </w:rPr>
        <w:t>is</w:t>
      </w:r>
      <w:r w:rsidRPr="00D06B9D">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context</w:t>
      </w:r>
      <w:r w:rsidRPr="005C5B47">
        <w:rPr>
          <w:spacing w:val="-1"/>
          <w:lang w:val="x-none" w:eastAsia="x-none"/>
        </w:rPr>
        <w:t xml:space="preserve">, that </w:t>
      </w:r>
      <w:r w:rsidRPr="00D06B9D">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proposal datasheet section or whole proposal</w:t>
      </w:r>
    </w:p>
    <w:p w14:paraId="508A1AD0"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campus network, mobile devices</w:t>
      </w:r>
    </w:p>
    <w:p w14:paraId="5D337F0B" w14:textId="6DD14B7F" w:rsidR="00770789" w:rsidRPr="00E9183F" w:rsidRDefault="00770789" w:rsidP="000E065B">
      <w:pPr>
        <w:keepNext/>
        <w:spacing w:after="0"/>
        <w:jc w:val="both"/>
        <w:rPr>
          <w:spacing w:val="-1"/>
          <w:lang w:val="x-none" w:eastAsia="x-none"/>
        </w:rPr>
      </w:pPr>
      <w:r>
        <w:rPr>
          <w:noProof/>
          <w:lang w:eastAsia="en-US"/>
        </w:rPr>
        <w:lastRenderedPageBreak/>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0E08635F" w:rsidR="00570C4C" w:rsidRPr="00B90DAA" w:rsidRDefault="00570C4C" w:rsidP="0083409B">
                            <w:pPr>
                              <w:pStyle w:val="Caption"/>
                              <w:spacing w:line="360" w:lineRule="auto"/>
                              <w:rPr>
                                <w:rFonts w:ascii="Calibri" w:eastAsia="PMingLiU" w:hAnsi="Calibri"/>
                                <w:spacing w:val="-1"/>
                                <w:lang w:val="x-none" w:eastAsia="x-none"/>
                              </w:rPr>
                            </w:pPr>
                            <w:bookmarkStart w:id="6" w:name="_Ref448099753"/>
                            <w:r>
                              <w:t xml:space="preserve">Figure </w:t>
                            </w:r>
                            <w:fldSimple w:instr=" SEQ Figure \* ARABIC ">
                              <w:r w:rsidR="005C6B07">
                                <w:rPr>
                                  <w:noProof/>
                                </w:rPr>
                                <w:t>6</w:t>
                              </w:r>
                            </w:fldSimple>
                            <w:bookmarkEnd w:id="6"/>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0E08635F" w:rsidR="00570C4C" w:rsidRPr="00B90DAA" w:rsidRDefault="00570C4C" w:rsidP="0083409B">
                      <w:pPr>
                        <w:pStyle w:val="Caption"/>
                        <w:spacing w:line="360" w:lineRule="auto"/>
                        <w:rPr>
                          <w:rFonts w:ascii="Calibri" w:eastAsia="PMingLiU" w:hAnsi="Calibri"/>
                          <w:spacing w:val="-1"/>
                          <w:lang w:val="x-none" w:eastAsia="x-none"/>
                        </w:rPr>
                      </w:pPr>
                      <w:bookmarkStart w:id="7" w:name="_Ref448099753"/>
                      <w:r>
                        <w:t xml:space="preserve">Figure </w:t>
                      </w:r>
                      <w:r w:rsidR="005C6B07">
                        <w:fldChar w:fldCharType="begin"/>
                      </w:r>
                      <w:r w:rsidR="005C6B07">
                        <w:instrText xml:space="preserve"> SEQ Figure \* ARABIC </w:instrText>
                      </w:r>
                      <w:r w:rsidR="005C6B07">
                        <w:fldChar w:fldCharType="separate"/>
                      </w:r>
                      <w:r w:rsidR="005C6B07">
                        <w:rPr>
                          <w:noProof/>
                        </w:rPr>
                        <w:t>6</w:t>
                      </w:r>
                      <w:r w:rsidR="005C6B07">
                        <w:rPr>
                          <w:noProof/>
                        </w:rPr>
                        <w:fldChar w:fldCharType="end"/>
                      </w:r>
                      <w:bookmarkEnd w:id="7"/>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D06B9D">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A data flow diagram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5C6B07">
        <w:t xml:space="preserve">Figure </w:t>
      </w:r>
      <w:r w:rsidR="005C6B07">
        <w:rPr>
          <w:noProof/>
        </w:rPr>
        <w:t>6</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r w:rsidRPr="001868B0">
        <w:rPr>
          <w:spacing w:val="-1"/>
          <w:lang w:val="x-none" w:eastAsia="x-none"/>
        </w:rPr>
        <w:t xml:space="preserve"> </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24FAE9B7"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Pr="00FD510A">
        <w:rPr>
          <w:spacing w:val="-1"/>
          <w:lang w:val="x-none" w:eastAsia="x-none"/>
        </w:rPr>
        <w:t>source of attribute values (i.e. a resource, subject, environmen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D06B9D">
        <w:rPr>
          <w:noProof/>
          <w:spacing w:val="-1"/>
          <w:lang w:eastAsia="x-none"/>
        </w:rPr>
        <w:t>are</w:t>
      </w:r>
      <w:r w:rsidR="00131814" w:rsidRPr="00D06B9D">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2D0619D5" w14:textId="5836CED1" w:rsidR="00770789" w:rsidRDefault="00770789" w:rsidP="000E065B">
      <w:pPr>
        <w:numPr>
          <w:ilvl w:val="0"/>
          <w:numId w:val="1"/>
        </w:numPr>
        <w:spacing w:after="0"/>
        <w:jc w:val="both"/>
        <w:rPr>
          <w:spacing w:val="-1"/>
          <w:lang w:val="x-none" w:eastAsia="x-none"/>
        </w:rPr>
      </w:pPr>
      <w:r w:rsidRPr="00500813">
        <w:rPr>
          <w:spacing w:val="-1"/>
          <w:lang w:val="x-none" w:eastAsia="x-none"/>
        </w:rPr>
        <w:t xml:space="preserve">Once the policy </w:t>
      </w:r>
      <w:r w:rsidRPr="00D06B9D">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Pr="00500813">
        <w:rPr>
          <w:spacing w:val="-1"/>
          <w:lang w:val="x-none" w:eastAsia="x-none"/>
        </w:rPr>
        <w:t xml:space="preserve"> it executes any relevant obligations.</w:t>
      </w:r>
    </w:p>
    <w:p w14:paraId="5E19C29D" w14:textId="2532AD3B" w:rsidR="00770789" w:rsidRPr="006E334C" w:rsidRDefault="00770789" w:rsidP="000E065B">
      <w:pPr>
        <w:spacing w:after="0"/>
        <w:jc w:val="both"/>
        <w:rPr>
          <w:spacing w:val="-1"/>
          <w:lang w:val="x-none" w:eastAsia="x-none"/>
        </w:rPr>
      </w:pPr>
      <w:r w:rsidRPr="006E334C">
        <w:rPr>
          <w:spacing w:val="-1"/>
          <w:lang w:val="x-none" w:eastAsia="x-none"/>
        </w:rPr>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 xml:space="preserve">allow the access request or deny it also it returns </w:t>
      </w:r>
      <w:r w:rsidR="00303CEA" w:rsidRPr="00303CEA">
        <w:rPr>
          <w:noProof/>
          <w:spacing w:val="-1"/>
          <w:lang w:eastAsia="x-none"/>
        </w:rPr>
        <w:t xml:space="preserve">associated </w:t>
      </w:r>
      <w:r w:rsidRPr="006E334C">
        <w:rPr>
          <w:spacing w:val="-1"/>
          <w:lang w:val="x-none" w:eastAsia="x-none"/>
        </w:rPr>
        <w:t xml:space="preserve">obligations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Pr>
          <w:spacing w:val="-1"/>
          <w:lang w:eastAsia="x-none"/>
        </w:rPr>
        <w:t xml:space="preserve"> </w:t>
      </w:r>
      <w:r w:rsidRPr="00D06B9D">
        <w:rPr>
          <w:noProof/>
          <w:spacing w:val="-1"/>
          <w:lang w:val="x-none" w:eastAsia="x-none"/>
        </w:rPr>
        <w:t>This is</w:t>
      </w:r>
      <w:r w:rsidRPr="006E334C">
        <w:rPr>
          <w:spacing w:val="-1"/>
          <w:lang w:val="x-none" w:eastAsia="x-none"/>
        </w:rPr>
        <w:t xml:space="preserve"> how we can centralize where the software changes need to be made </w:t>
      </w:r>
      <w:r w:rsidR="00D17EC3">
        <w:rPr>
          <w:spacing w:val="-1"/>
          <w:lang w:val="x-none" w:eastAsia="x-none"/>
        </w:rPr>
        <w:t xml:space="preserve">rather following code-level </w:t>
      </w:r>
      <w:r w:rsidR="006E2146">
        <w:rPr>
          <w:spacing w:val="-1"/>
          <w:lang w:eastAsia="x-none"/>
        </w:rPr>
        <w:t>tracing</w:t>
      </w:r>
      <w:r w:rsidRPr="006E334C">
        <w:rPr>
          <w:spacing w:val="-1"/>
          <w:lang w:val="x-none" w:eastAsia="x-none"/>
        </w:rPr>
        <w:t xml:space="preserve">. Such XACML policy files include all rules/policies for the application which can have great security implications. Simple mistakes while </w:t>
      </w:r>
      <w:r w:rsidRPr="00776DE7">
        <w:rPr>
          <w:noProof/>
          <w:spacing w:val="-1"/>
          <w:lang w:val="x-none" w:eastAsia="x-none"/>
        </w:rPr>
        <w:t>writing wrong</w:t>
      </w:r>
      <w:r w:rsidRPr="006E334C">
        <w:rPr>
          <w:spacing w:val="-1"/>
          <w:lang w:val="x-none" w:eastAsia="x-none"/>
        </w:rPr>
        <w:t xml:space="preserve"> policy rules can grant unauthorized access and deny legitimate access to the system. Restrictive authorization and administration can </w:t>
      </w:r>
      <w:r w:rsidRPr="00D06B9D">
        <w:rPr>
          <w:noProof/>
          <w:spacing w:val="-1"/>
          <w:lang w:val="x-none" w:eastAsia="x-none"/>
        </w:rPr>
        <w:t>be handled</w:t>
      </w:r>
      <w:r w:rsidRPr="006E334C">
        <w:rPr>
          <w:spacing w:val="-1"/>
          <w:lang w:val="x-none" w:eastAsia="x-none"/>
        </w:rPr>
        <w:t xml:space="preserve"> by the implementation of XACML security </w:t>
      </w:r>
      <w:r w:rsidRPr="00776DE7">
        <w:rPr>
          <w:noProof/>
          <w:spacing w:val="-1"/>
          <w:lang w:val="x-none" w:eastAsia="x-none"/>
        </w:rPr>
        <w:t>policies</w:t>
      </w:r>
      <w:r w:rsidR="00776DE7">
        <w:rPr>
          <w:noProof/>
          <w:spacing w:val="-1"/>
          <w:lang w:val="x-none" w:eastAsia="x-none"/>
        </w:rPr>
        <w:t>;</w:t>
      </w:r>
      <w:r w:rsidRPr="00776DE7">
        <w:rPr>
          <w:noProof/>
          <w:spacing w:val="-1"/>
          <w:lang w:val="x-none" w:eastAsia="x-none"/>
        </w:rPr>
        <w:t xml:space="preserve"> that</w:t>
      </w:r>
      <w:r w:rsidRPr="006E334C">
        <w:rPr>
          <w:spacing w:val="-1"/>
          <w:lang w:val="x-none" w:eastAsia="x-none"/>
        </w:rPr>
        <w:t xml:space="preserve"> can establish who can view, edit, and authorize specific parts of the proposal. An attribute is a property of an </w:t>
      </w:r>
      <w:r w:rsidRPr="00776DE7">
        <w:rPr>
          <w:noProof/>
          <w:spacing w:val="-1"/>
          <w:lang w:val="x-none" w:eastAsia="x-none"/>
        </w:rPr>
        <w:t>object</w:t>
      </w:r>
      <w:r w:rsidR="00776DE7">
        <w:rPr>
          <w:noProof/>
          <w:spacing w:val="-1"/>
          <w:lang w:val="x-none" w:eastAsia="x-none"/>
        </w:rPr>
        <w:t>;</w:t>
      </w:r>
      <w:r w:rsidRPr="00776DE7">
        <w:rPr>
          <w:noProof/>
          <w:spacing w:val="-1"/>
          <w:lang w:val="x-none" w:eastAsia="x-none"/>
        </w:rPr>
        <w:t xml:space="preserve"> an</w:t>
      </w:r>
      <w:r w:rsidRPr="006E334C">
        <w:rPr>
          <w:spacing w:val="-1"/>
          <w:lang w:val="x-none" w:eastAsia="x-none"/>
        </w:rPr>
        <w:t xml:space="preserve"> authorization credential is a statement or assertion about an attribute. In particular, a credential must be </w:t>
      </w:r>
      <w:r w:rsidRPr="006E334C">
        <w:rPr>
          <w:spacing w:val="-1"/>
          <w:lang w:val="x-none" w:eastAsia="x-none"/>
        </w:rPr>
        <w:lastRenderedPageBreak/>
        <w:t>based on defined attributes for a subject and during each action we try to validate the pre-defined policy constraints</w:t>
      </w:r>
      <w:r>
        <w:rPr>
          <w:spacing w:val="-1"/>
          <w:lang w:eastAsia="x-none"/>
        </w:rPr>
        <w:t xml:space="preserve">. </w:t>
      </w:r>
      <w:r w:rsidRPr="006E334C">
        <w:rPr>
          <w:spacing w:val="-1"/>
          <w:lang w:val="x-none" w:eastAsia="x-none"/>
        </w:rPr>
        <w:t>The two main areas of concern for this proposed solution are Proper Authorization, Obligation, and Delegation of Authority (DOA).</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055FEF4A" w14:textId="743A8DAD" w:rsidR="00770789" w:rsidRDefault="00770789" w:rsidP="000E065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obligations. </w:t>
      </w:r>
      <w:r w:rsidRPr="00D06B9D">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an obligation is modeled as like pre and post conditions on each stage of the workflow state machine that changes state </w:t>
      </w:r>
      <w:r w:rsidR="00776DE7">
        <w:rPr>
          <w:noProof/>
          <w:spacing w:val="-1"/>
          <w:lang w:val="x-none" w:eastAsia="x-none"/>
        </w:rPr>
        <w:t>on</w:t>
      </w:r>
      <w:r w:rsidRPr="00E411A5">
        <w:rPr>
          <w:spacing w:val="-1"/>
          <w:lang w:val="x-none" w:eastAsia="x-none"/>
        </w:rPr>
        <w:t xml:space="preserve"> events. </w:t>
      </w:r>
      <w:r w:rsidRPr="00DA0F50">
        <w:rPr>
          <w:spacing w:val="-1"/>
          <w:lang w:val="x-none" w:eastAsia="x-none"/>
        </w:rPr>
        <w:t xml:space="preserve">XACML 3.0 allows us to describe an obligation method and its parameters as an attribute assignment so the actual definition of its syntax and semantics can </w:t>
      </w:r>
      <w:r w:rsidRPr="00D06B9D">
        <w:rPr>
          <w:noProof/>
          <w:spacing w:val="-1"/>
          <w:lang w:val="x-none" w:eastAsia="x-none"/>
        </w:rPr>
        <w:t>be implemented</w:t>
      </w:r>
      <w:r w:rsidRPr="00DA0F50">
        <w:rPr>
          <w:spacing w:val="-1"/>
          <w:lang w:val="x-none" w:eastAsia="x-none"/>
        </w:rPr>
        <w:t xml:space="preserve"> easily. </w:t>
      </w:r>
      <w:r>
        <w:rPr>
          <w:spacing w:val="-1"/>
          <w:lang w:eastAsia="x-none"/>
        </w:rPr>
        <w:t xml:space="preserve">Latest Obligation Specification </w:t>
      </w:r>
      <w:r w:rsidR="00265F63">
        <w:rPr>
          <w:spacing w:val="-1"/>
          <w:lang w:eastAsia="x-none"/>
        </w:rPr>
        <w:t xml:space="preserve">that </w:t>
      </w:r>
      <w:r w:rsidR="00265F63" w:rsidRPr="00D06B9D">
        <w:rPr>
          <w:noProof/>
          <w:spacing w:val="-1"/>
          <w:lang w:eastAsia="x-none"/>
        </w:rPr>
        <w:t>is extended</w:t>
      </w:r>
      <w:r w:rsidR="00265F63">
        <w:rPr>
          <w:spacing w:val="-1"/>
          <w:lang w:eastAsia="x-none"/>
        </w:rPr>
        <w:t xml:space="preserve"> in XACML 3.0 </w:t>
      </w:r>
      <w:r>
        <w:rPr>
          <w:spacing w:val="-1"/>
          <w:lang w:eastAsia="x-none"/>
        </w:rPr>
        <w:t>defines that e</w:t>
      </w:r>
      <w:r w:rsidRPr="00183930">
        <w:rPr>
          <w:spacing w:val="-1"/>
          <w:lang w:eastAsia="x-none"/>
        </w:rPr>
        <w:t xml:space="preserve">ach definition of the obligation contains a unique identifier </w:t>
      </w:r>
      <w:r>
        <w:rPr>
          <w:spacing w:val="-1"/>
          <w:lang w:eastAsia="x-none"/>
        </w:rPr>
        <w:t xml:space="preserve">and </w:t>
      </w:r>
      <w:r w:rsidR="00372F3C">
        <w:rPr>
          <w:spacing w:val="-1"/>
          <w:lang w:eastAsia="x-none"/>
        </w:rPr>
        <w:t xml:space="preserve">contains </w:t>
      </w:r>
      <w:r>
        <w:rPr>
          <w:spacing w:val="-1"/>
          <w:lang w:eastAsia="x-none"/>
        </w:rPr>
        <w:t xml:space="preserve">zero or many </w:t>
      </w:r>
      <w:r w:rsidRPr="00D81CE6">
        <w:rPr>
          <w:noProof/>
          <w:spacing w:val="-1"/>
          <w:lang w:eastAsia="x-none"/>
        </w:rPr>
        <w:t>list</w:t>
      </w:r>
      <w:r w:rsidR="00D81CE6">
        <w:rPr>
          <w:noProof/>
          <w:spacing w:val="-1"/>
          <w:lang w:eastAsia="x-none"/>
        </w:rPr>
        <w:t>s</w:t>
      </w:r>
      <w:r w:rsidRPr="00183930">
        <w:rPr>
          <w:spacing w:val="-1"/>
          <w:lang w:eastAsia="x-none"/>
        </w:rPr>
        <w:t xml:space="preserve"> of parameters, each with a locally unique name and the data type.</w:t>
      </w:r>
      <w:r>
        <w:rPr>
          <w:spacing w:val="-1"/>
          <w:lang w:eastAsia="x-none"/>
        </w:rPr>
        <w:t xml:space="preserve"> </w:t>
      </w:r>
      <w:r w:rsidR="008F2853" w:rsidRPr="00DA563F">
        <w:rPr>
          <w:noProof/>
          <w:spacing w:val="-1"/>
          <w:lang w:eastAsia="x-none"/>
        </w:rPr>
        <w:t>Eve</w:t>
      </w:r>
      <w:r w:rsidR="00DA563F">
        <w:rPr>
          <w:noProof/>
          <w:spacing w:val="-1"/>
          <w:lang w:eastAsia="x-none"/>
        </w:rPr>
        <w:t>n</w:t>
      </w:r>
      <w:r w:rsidR="00DA563F">
        <w:rPr>
          <w:spacing w:val="-1"/>
          <w:lang w:eastAsia="x-none"/>
        </w:rPr>
        <w:t xml:space="preserve"> </w:t>
      </w:r>
      <w:r w:rsidR="000A15FC">
        <w:rPr>
          <w:vanish/>
          <w:spacing w:val="-1"/>
          <w:lang w:eastAsia="x-none"/>
        </w:rPr>
        <w:pgNum/>
      </w:r>
      <w:r w:rsidR="008F2853">
        <w:rPr>
          <w:spacing w:val="-1"/>
          <w:lang w:eastAsia="x-none"/>
        </w:rPr>
        <w:t>though,</w:t>
      </w:r>
      <w:r w:rsidRPr="00DA0F50">
        <w:rPr>
          <w:spacing w:val="-1"/>
          <w:lang w:val="x-none" w:eastAsia="x-none"/>
        </w:rPr>
        <w:t xml:space="preserve"> the XACML policy language is very </w:t>
      </w:r>
      <w:r w:rsidRPr="00BE5AB7">
        <w:rPr>
          <w:noProof/>
          <w:spacing w:val="-1"/>
          <w:lang w:val="x-none" w:eastAsia="x-none"/>
        </w:rPr>
        <w:t>flexible</w:t>
      </w:r>
      <w:r w:rsidR="00BE5AB7">
        <w:rPr>
          <w:noProof/>
          <w:spacing w:val="-1"/>
          <w:lang w:val="x-none" w:eastAsia="x-none"/>
        </w:rPr>
        <w:t>;</w:t>
      </w:r>
      <w:r w:rsidRPr="00BE5AB7">
        <w:rPr>
          <w:noProof/>
          <w:spacing w:val="-1"/>
          <w:lang w:val="x-none" w:eastAsia="x-none"/>
        </w:rPr>
        <w:t xml:space="preserve"> there</w:t>
      </w:r>
      <w:r w:rsidRPr="00DA0F50">
        <w:rPr>
          <w:spacing w:val="-1"/>
          <w:lang w:val="x-none" w:eastAsia="x-none"/>
        </w:rPr>
        <w:t xml:space="preserve"> is currently no generic method to specify the obl</w:t>
      </w:r>
      <w:r w:rsidR="008F2853">
        <w:rPr>
          <w:spacing w:val="-1"/>
          <w:lang w:val="x-none" w:eastAsia="x-none"/>
        </w:rPr>
        <w:t>igations send from PDP to PEP.</w:t>
      </w:r>
      <w:r w:rsidR="008F2853">
        <w:rPr>
          <w:spacing w:val="-1"/>
          <w:lang w:eastAsia="x-none"/>
        </w:rPr>
        <w:t xml:space="preserve"> </w:t>
      </w:r>
      <w:r w:rsidRPr="00DA0F50">
        <w:rPr>
          <w:spacing w:val="-1"/>
          <w:lang w:val="x-none" w:eastAsia="x-none"/>
        </w:rPr>
        <w:t xml:space="preserve">It has no standard conceptual model for obligations and their enforcement </w:t>
      </w:r>
      <w:r w:rsidRPr="00DA0F50">
        <w:rPr>
          <w:spacing w:val="-1"/>
          <w:lang w:val="x-none" w:eastAsia="x-none"/>
        </w:rPr>
        <w:fldChar w:fldCharType="begin" w:fldLock="1"/>
      </w:r>
      <w:r>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Pr="00DA0F50">
        <w:rPr>
          <w:spacing w:val="-1"/>
          <w:lang w:val="x-none" w:eastAsia="x-none"/>
        </w:rPr>
        <w:fldChar w:fldCharType="separate"/>
      </w:r>
      <w:r w:rsidRPr="00DA0F50">
        <w:rPr>
          <w:noProof/>
          <w:spacing w:val="-1"/>
          <w:lang w:val="x-none" w:eastAsia="x-none"/>
        </w:rPr>
        <w:t>[18]</w:t>
      </w:r>
      <w:r w:rsidRPr="00DA0F50">
        <w:rPr>
          <w:spacing w:val="-1"/>
          <w:lang w:val="x-none" w:eastAsia="x-none"/>
        </w:rPr>
        <w:fldChar w:fldCharType="end"/>
      </w:r>
      <w:r w:rsidRPr="00DA0F50">
        <w:rPr>
          <w:spacing w:val="-1"/>
          <w:lang w:val="x-none" w:eastAsia="x-none"/>
        </w:rPr>
        <w:t xml:space="preserve">. Currently, the XACML standard does not provide </w:t>
      </w:r>
      <w:r>
        <w:rPr>
          <w:spacing w:val="-1"/>
          <w:lang w:eastAsia="x-none"/>
        </w:rPr>
        <w:t>a</w:t>
      </w:r>
      <w:r w:rsidRPr="00DA0F50">
        <w:rPr>
          <w:spacing w:val="-1"/>
          <w:lang w:val="x-none" w:eastAsia="x-none"/>
        </w:rPr>
        <w:t xml:space="preserve"> way </w:t>
      </w:r>
      <w:r w:rsidRPr="00776DE7">
        <w:rPr>
          <w:noProof/>
          <w:spacing w:val="-1"/>
          <w:lang w:val="x-none" w:eastAsia="x-none"/>
        </w:rPr>
        <w:t xml:space="preserve">to </w:t>
      </w:r>
      <w:r w:rsidR="00776DE7">
        <w:rPr>
          <w:noProof/>
          <w:spacing w:val="-1"/>
          <w:lang w:val="x-none" w:eastAsia="x-none"/>
        </w:rPr>
        <w:t>examine further</w:t>
      </w:r>
      <w:r w:rsidRPr="00DA0F50">
        <w:rPr>
          <w:spacing w:val="-1"/>
          <w:lang w:val="x-none" w:eastAsia="x-none"/>
        </w:rPr>
        <w:t xml:space="preserve"> the enforcement of an obligation and neither check its consistency and accuracy. </w:t>
      </w:r>
    </w:p>
    <w:p w14:paraId="4C6B8ED2" w14:textId="328CEFB2" w:rsidR="00770789" w:rsidRDefault="00770789" w:rsidP="000E065B">
      <w:pPr>
        <w:jc w:val="both"/>
        <w:rPr>
          <w:spacing w:val="-1"/>
          <w:lang w:val="x-none" w:eastAsia="x-none"/>
        </w:rPr>
      </w:pPr>
      <w:r w:rsidRPr="001D391E">
        <w:rPr>
          <w:spacing w:val="-1"/>
          <w:lang w:val="x-none" w:eastAsia="x-none"/>
        </w:rPr>
        <w:t xml:space="preserve">However, this is an important issue </w:t>
      </w:r>
      <w:r w:rsidR="00D81CE6">
        <w:rPr>
          <w:spacing w:val="-1"/>
          <w:lang w:val="x-none" w:eastAsia="x-none"/>
        </w:rPr>
        <w:t>e</w:t>
      </w:r>
      <w:r w:rsidRPr="00D81CE6">
        <w:rPr>
          <w:noProof/>
          <w:spacing w:val="-1"/>
          <w:lang w:val="x-none" w:eastAsia="x-none"/>
        </w:rPr>
        <w:t>specially</w:t>
      </w:r>
      <w:r w:rsidRPr="001D391E">
        <w:rPr>
          <w:spacing w:val="-1"/>
          <w:lang w:val="x-none" w:eastAsia="x-none"/>
        </w:rPr>
        <w:t xml:space="preserve"> to support </w:t>
      </w:r>
      <w:r w:rsidRPr="00D35BCA">
        <w:rPr>
          <w:noProof/>
          <w:spacing w:val="-1"/>
          <w:lang w:val="x-none" w:eastAsia="x-none"/>
        </w:rPr>
        <w:t>privacy</w:t>
      </w:r>
      <w:r w:rsidR="00D35BCA">
        <w:rPr>
          <w:noProof/>
          <w:spacing w:val="-1"/>
          <w:lang w:val="x-none" w:eastAsia="x-none"/>
        </w:rPr>
        <w:t>,</w:t>
      </w:r>
      <w:r w:rsidRPr="001D391E">
        <w:rPr>
          <w:spacing w:val="-1"/>
          <w:lang w:val="x-none" w:eastAsia="x-none"/>
        </w:rPr>
        <w:t xml:space="preserve"> and advanced </w:t>
      </w:r>
      <w:r w:rsidR="00851D2A">
        <w:rPr>
          <w:noProof/>
          <w:spacing w:val="-1"/>
          <w:lang w:val="x-none" w:eastAsia="x-none"/>
        </w:rPr>
        <w:t>tra</w:t>
      </w:r>
      <w:r w:rsidR="002B445E">
        <w:rPr>
          <w:noProof/>
          <w:spacing w:val="-1"/>
          <w:lang w:eastAsia="x-none"/>
        </w:rPr>
        <w:t>c</w:t>
      </w:r>
      <w:r w:rsidR="00851D2A">
        <w:rPr>
          <w:noProof/>
          <w:spacing w:val="-1"/>
          <w:lang w:eastAsia="x-none"/>
        </w:rPr>
        <w:t>k</w:t>
      </w:r>
      <w:r w:rsidRPr="00D81CE6">
        <w:rPr>
          <w:noProof/>
          <w:spacing w:val="-1"/>
          <w:lang w:val="x-none" w:eastAsia="x-none"/>
        </w:rPr>
        <w:t>ing</w:t>
      </w:r>
      <w:r w:rsidRPr="001D391E">
        <w:rPr>
          <w:spacing w:val="-1"/>
          <w:lang w:val="x-none" w:eastAsia="x-none"/>
        </w:rPr>
        <w:t xml:space="preserve"> of data flow this is quite neglected and not properly handled by </w:t>
      </w:r>
      <w:r w:rsidRPr="00DA0F50">
        <w:rPr>
          <w:spacing w:val="-1"/>
          <w:lang w:val="x-none" w:eastAsia="x-none"/>
        </w:rPr>
        <w:t>XACML</w:t>
      </w:r>
      <w:r w:rsidRPr="001D391E">
        <w:rPr>
          <w:spacing w:val="-1"/>
          <w:lang w:val="x-none" w:eastAsia="x-none"/>
        </w:rPr>
        <w:t>.</w:t>
      </w:r>
      <w:r w:rsidRPr="00DA0F50">
        <w:rPr>
          <w:spacing w:val="-1"/>
          <w:lang w:val="x-none" w:eastAsia="x-none"/>
        </w:rPr>
        <w:t xml:space="preserve"> </w:t>
      </w:r>
      <w:r w:rsidR="00CB6D67">
        <w:rPr>
          <w:noProof/>
          <w:spacing w:val="-1"/>
          <w:lang w:val="x-none" w:eastAsia="x-none"/>
        </w:rPr>
        <w:t>A</w:t>
      </w:r>
      <w:r w:rsidRPr="00CB6D67">
        <w:rPr>
          <w:noProof/>
          <w:spacing w:val="-1"/>
          <w:lang w:val="x-none" w:eastAsia="x-none"/>
        </w:rPr>
        <w:t>n</w:t>
      </w:r>
      <w:r w:rsidRPr="00E411A5">
        <w:rPr>
          <w:spacing w:val="-1"/>
          <w:lang w:val="x-none" w:eastAsia="x-none"/>
        </w:rPr>
        <w:t xml:space="preserve"> XACML obligation is an action to be performed when a specific event is triggered. </w:t>
      </w:r>
      <w:r w:rsidRPr="00D06B9D">
        <w:rPr>
          <w:noProof/>
          <w:spacing w:val="-1"/>
          <w:lang w:val="x-none" w:eastAsia="x-none"/>
        </w:rPr>
        <w:t>This is</w:t>
      </w:r>
      <w:r w:rsidRPr="00DA0F50">
        <w:rPr>
          <w:spacing w:val="-1"/>
          <w:lang w:val="x-none" w:eastAsia="x-none"/>
        </w:rPr>
        <w:t xml:space="preserve"> more secure and flexible way to define such obligations in access control policies rather than hard-wired in code-level. We can implement Obligations in response to each user or program actions. Obligation statements define commitment or promises made by one entity such that the subject, to another entity. A list of obligations which have the same effect associated with an action is evaluated and returned to the PEP.</w:t>
      </w:r>
      <w:r>
        <w:rPr>
          <w:spacing w:val="-1"/>
          <w:lang w:eastAsia="x-none"/>
        </w:rPr>
        <w:t xml:space="preserve"> </w:t>
      </w:r>
      <w:r w:rsidRPr="00D81CE6">
        <w:rPr>
          <w:noProof/>
          <w:spacing w:val="-1"/>
          <w:lang w:eastAsia="x-none"/>
        </w:rPr>
        <w:t>Obviously</w:t>
      </w:r>
      <w:r w:rsidR="00D81CE6">
        <w:rPr>
          <w:noProof/>
          <w:spacing w:val="-1"/>
          <w:lang w:eastAsia="x-none"/>
        </w:rPr>
        <w:t>,</w:t>
      </w:r>
      <w:r>
        <w:rPr>
          <w:spacing w:val="-1"/>
          <w:lang w:eastAsia="x-none"/>
        </w:rPr>
        <w:t xml:space="preserve"> there can have</w:t>
      </w:r>
      <w:r w:rsidRPr="00DA0F50">
        <w:rPr>
          <w:spacing w:val="-1"/>
          <w:lang w:val="x-none" w:eastAsia="x-none"/>
        </w:rPr>
        <w:t xml:space="preserve"> </w:t>
      </w:r>
      <w:r w:rsidRPr="00791590">
        <w:rPr>
          <w:spacing w:val="-1"/>
          <w:lang w:val="x-none" w:eastAsia="x-none"/>
        </w:rPr>
        <w:t xml:space="preserve">conflicts </w:t>
      </w:r>
      <w:r>
        <w:rPr>
          <w:spacing w:val="-1"/>
          <w:lang w:eastAsia="x-none"/>
        </w:rPr>
        <w:t>among</w:t>
      </w:r>
      <w:r w:rsidRPr="00791590">
        <w:rPr>
          <w:spacing w:val="-1"/>
          <w:lang w:val="x-none" w:eastAsia="x-none"/>
        </w:rPr>
        <w:t xml:space="preserve"> a set of obligations</w:t>
      </w:r>
      <w:r>
        <w:rPr>
          <w:spacing w:val="-1"/>
          <w:lang w:eastAsia="x-none"/>
        </w:rPr>
        <w:t xml:space="preserve"> that means we need to keep account of </w:t>
      </w:r>
      <w:r w:rsidRPr="00A52E6F">
        <w:rPr>
          <w:spacing w:val="-1"/>
          <w:lang w:eastAsia="x-none"/>
        </w:rPr>
        <w:t>relations between obligations</w:t>
      </w:r>
      <w:r>
        <w:rPr>
          <w:spacing w:val="-1"/>
          <w:lang w:eastAsia="x-none"/>
        </w:rPr>
        <w:t xml:space="preserve"> to make it more accurate. </w:t>
      </w:r>
      <w:r w:rsidRPr="00DA0F50">
        <w:rPr>
          <w:spacing w:val="-1"/>
          <w:lang w:val="x-none" w:eastAsia="x-none"/>
        </w:rPr>
        <w:t xml:space="preserve">The PEP is responsible for decoding </w:t>
      </w:r>
      <w:r w:rsidR="00DB5FF9">
        <w:rPr>
          <w:spacing w:val="-1"/>
          <w:lang w:eastAsia="x-none"/>
        </w:rPr>
        <w:t xml:space="preserve">and checking for each response for any obligations constraints </w:t>
      </w:r>
      <w:r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Pr="00DA0F50">
        <w:rPr>
          <w:spacing w:val="-1"/>
          <w:lang w:val="x-none" w:eastAsia="x-none"/>
        </w:rPr>
        <w:t xml:space="preserve"> these obligations.</w:t>
      </w:r>
      <w:r w:rsidRPr="00663B69">
        <w:rPr>
          <w:spacing w:val="-1"/>
          <w:lang w:val="x-none" w:eastAsia="x-none"/>
        </w:rPr>
        <w:t xml:space="preserve"> </w:t>
      </w:r>
      <w:r w:rsidR="00A15822">
        <w:rPr>
          <w:spacing w:val="-1"/>
          <w:lang w:eastAsia="x-none"/>
        </w:rPr>
        <w:t xml:space="preserve">For this, </w:t>
      </w:r>
      <w:r w:rsidRPr="00E411A5">
        <w:rPr>
          <w:spacing w:val="-1"/>
          <w:lang w:val="x-none" w:eastAsia="x-none"/>
        </w:rPr>
        <w:t>PEP keeps track of the obligations’ state</w:t>
      </w:r>
      <w:r w:rsidRPr="00DA0F50">
        <w:rPr>
          <w:spacing w:val="-1"/>
          <w:lang w:val="x-none" w:eastAsia="x-none"/>
        </w:rPr>
        <w:t xml:space="preserve"> and enforce the </w:t>
      </w:r>
      <w:r w:rsidRPr="001D391E">
        <w:rPr>
          <w:spacing w:val="-1"/>
          <w:lang w:val="x-none" w:eastAsia="x-none"/>
        </w:rPr>
        <w:t>constraints</w:t>
      </w:r>
      <w:r w:rsidRPr="00E411A5">
        <w:rPr>
          <w:spacing w:val="-1"/>
          <w:lang w:val="x-none" w:eastAsia="x-none"/>
        </w:rPr>
        <w:t>.</w:t>
      </w:r>
      <w:r>
        <w:rPr>
          <w:spacing w:val="-1"/>
          <w:lang w:eastAsia="x-none"/>
        </w:rPr>
        <w:t xml:space="preserve"> </w:t>
      </w:r>
    </w:p>
    <w:p w14:paraId="5552FD2F" w14:textId="772A74DC"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894C2C">
        <w:rPr>
          <w:spacing w:val="-1"/>
          <w:lang w:val="x-none" w:eastAsia="x-none"/>
        </w:rPr>
        <w:t>a simple</w:t>
      </w:r>
      <w:r w:rsidRPr="00E411A5">
        <w:rPr>
          <w:spacing w:val="-1"/>
          <w:lang w:val="x-none" w:eastAsia="x-none"/>
        </w:rPr>
        <w:t xml:space="preserve"> obligation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D06B9D">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should b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6A36670F" w14:textId="0FEB5351" w:rsidR="00770789" w:rsidRDefault="00770789" w:rsidP="000E065B">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D81CE6">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can’t be divided among users so </w:t>
      </w:r>
      <w:r>
        <w:rPr>
          <w:spacing w:val="-1"/>
          <w:lang w:eastAsia="x-none"/>
        </w:rPr>
        <w:t>users</w:t>
      </w:r>
      <w:r w:rsidRPr="00E3592B">
        <w:rPr>
          <w:spacing w:val="-1"/>
          <w:lang w:val="x-none" w:eastAsia="x-none"/>
        </w:rPr>
        <w:t xml:space="preserve"> would soon become </w:t>
      </w:r>
      <w:r w:rsidRPr="00E3592B">
        <w:rPr>
          <w:spacing w:val="-1"/>
          <w:lang w:val="x-none" w:eastAsia="x-none"/>
        </w:rPr>
        <w:lastRenderedPageBreak/>
        <w:t>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D06B9D">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But on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entity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r>
        <w:rPr>
          <w:spacing w:val="-1"/>
          <w:lang w:eastAsia="x-none"/>
        </w:rPr>
        <w:t xml:space="preserve"> </w:t>
      </w:r>
    </w:p>
    <w:p w14:paraId="441C955F" w14:textId="0B89BA3A" w:rsidR="00770789" w:rsidRPr="00881C19" w:rsidRDefault="00770789" w:rsidP="000E065B">
      <w:pPr>
        <w:jc w:val="both"/>
        <w:rPr>
          <w:spacing w:val="-1"/>
          <w:lang w:eastAsia="x-none"/>
        </w:rPr>
      </w:pPr>
      <w:r w:rsidRPr="007938BF">
        <w:rPr>
          <w:spacing w:val="-1"/>
          <w:lang w:val="x-none" w:eastAsia="x-none"/>
        </w:rPr>
        <w:t>In the field of access control, it is very important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fundamentally important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an essential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into a real-world software is a challenge because it brings lots of 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Pr>
          <w:spacing w:val="-1"/>
          <w:lang w:eastAsia="x-none"/>
        </w:rPr>
        <w:t xml:space="preserve">this </w:t>
      </w:r>
      <w:r w:rsidRPr="007938BF">
        <w:rPr>
          <w:spacing w:val="-1"/>
          <w:lang w:val="x-none" w:eastAsia="x-none"/>
        </w:rPr>
        <w:t>trust</w:t>
      </w:r>
      <w:r>
        <w:rPr>
          <w:spacing w:val="-1"/>
          <w:lang w:eastAsia="x-none"/>
        </w:rPr>
        <w:t xml:space="preserve"> level </w:t>
      </w:r>
      <w:r w:rsidRPr="00D06B9D">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Pr>
          <w:spacing w:val="-1"/>
          <w:lang w:eastAsia="x-none"/>
        </w:rPr>
        <w:t xml:space="preserve">  </w:t>
      </w:r>
    </w:p>
    <w:p w14:paraId="179B3F12" w14:textId="2E5C9C6F" w:rsidR="00770789" w:rsidRDefault="00770789" w:rsidP="000E065B">
      <w:pPr>
        <w:jc w:val="both"/>
        <w:rPr>
          <w:spacing w:val="-1"/>
          <w:lang w:val="x-none" w:eastAsia="x-none"/>
        </w:rPr>
      </w:pPr>
      <w:r w:rsidRPr="00C4120E">
        <w:rPr>
          <w:spacing w:val="-1"/>
          <w:lang w:eastAsia="x-none"/>
        </w:rPr>
        <w:t xml:space="preserve">In RBAC, </w:t>
      </w:r>
      <w:r>
        <w:rPr>
          <w:spacing w:val="-1"/>
          <w:lang w:eastAsia="x-none"/>
        </w:rPr>
        <w:t xml:space="preserve">it demands a larg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But this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D06B9D">
        <w:rPr>
          <w:noProof/>
          <w:shd w:val="clear" w:color="auto" w:fill="FFFFFF"/>
        </w:rPr>
        <w:t xml:space="preserve">are </w:t>
      </w:r>
      <w:r w:rsidRPr="00D06B9D">
        <w:rPr>
          <w:noProof/>
        </w:rPr>
        <w:t>violated</w:t>
      </w:r>
      <w:r>
        <w:t xml:space="preserve">. Assignment of delegation </w:t>
      </w:r>
      <w:r w:rsidRPr="00074BBC">
        <w:t xml:space="preserve">can </w:t>
      </w:r>
      <w:r w:rsidRPr="00D06B9D">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subject may b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their behalf. </w:t>
      </w:r>
      <w:r w:rsidRPr="00D06B9D">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p>
    <w:p w14:paraId="39CF5C0C" w14:textId="3D5A4B4E" w:rsidR="00770789" w:rsidRPr="00C20C5E" w:rsidRDefault="00770789" w:rsidP="000E065B">
      <w:pPr>
        <w:jc w:val="both"/>
        <w:rPr>
          <w:rFonts w:eastAsiaTheme="minorHAnsi"/>
          <w:shd w:val="clear" w:color="auto" w:fill="FFFFFF"/>
          <w:lang w:eastAsia="en-US"/>
        </w:rPr>
      </w:pPr>
      <w:r>
        <w:t>This situation typically occurs if there are not enough users to process the workload or user wants to offload his increased tasks with his sub-coordinates. At such case, it is necessary to</w:t>
      </w:r>
      <w:r>
        <w:rPr>
          <w:spacing w:val="-1"/>
          <w:lang w:eastAsia="x-none"/>
        </w:rPr>
        <w:t xml:space="preserve"> </w:t>
      </w:r>
      <w:r>
        <w:t xml:space="preserve">add additional resources to the workflow system. </w:t>
      </w:r>
      <w:r w:rsidRPr="00D81CE6">
        <w:rPr>
          <w:noProof/>
        </w:rPr>
        <w:t>Thus</w:t>
      </w:r>
      <w:r w:rsidR="00D81CE6">
        <w:rPr>
          <w:noProof/>
        </w:rPr>
        <w:t>,</w:t>
      </w:r>
      <w:r>
        <w:t xml:space="preserve"> by dynamic delegation workflow systems offer the user an ability to change the routing process during execution time preventing obstruction of the workflow. Thus, 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D06B9D">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1A152A15" w:rsidR="00770789" w:rsidRDefault="00770789" w:rsidP="000E065B">
      <w:pPr>
        <w:spacing w:after="0"/>
        <w:jc w:val="both"/>
        <w:rPr>
          <w:spacing w:val="-1"/>
          <w:lang w:val="x-none" w:eastAsia="x-none"/>
        </w:rPr>
      </w:pPr>
      <w:r>
        <w:t xml:space="preserve">While provisioning delegation of authority,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2007E6">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The delegation profile draft explains how </w:t>
      </w:r>
      <w:r>
        <w:lastRenderedPageBreak/>
        <w:t>to negotiate for the right to issue a policy, but they have not provided any rules for removing a policy.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A915B7">
        <w:t>delegatee</w:t>
      </w:r>
      <w:r w:rsidRPr="00066EAB">
        <w:t xml:space="preserve">. </w:t>
      </w:r>
      <w:r>
        <w:t xml:space="preserve">So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those mitigation approaches need to be implemented on any WfMS</w:t>
      </w:r>
      <w:r>
        <w:rPr>
          <w:spacing w:val="-1"/>
          <w:lang w:val="x-none" w:eastAsia="x-none"/>
        </w:rPr>
        <w:t xml:space="preserve">. </w:t>
      </w:r>
      <w:r>
        <w:rPr>
          <w:noProof/>
          <w:spacing w:val="-1"/>
          <w:lang w:val="x-none" w:eastAsia="x-none"/>
        </w:rPr>
        <w:t>The c</w:t>
      </w:r>
      <w:r w:rsidRPr="00894C2C">
        <w:rPr>
          <w:noProof/>
          <w:spacing w:val="-1"/>
          <w:lang w:val="x-none" w:eastAsia="x-none"/>
        </w:rPr>
        <w:t>ritical</w:t>
      </w:r>
      <w:r w:rsidRPr="00AC77D7">
        <w:rPr>
          <w:spacing w:val="-1"/>
          <w:lang w:val="x-none" w:eastAsia="x-none"/>
        </w:rPr>
        <w:t xml:space="preserve"> issue is evident in the real world scenario like how to model the </w:t>
      </w:r>
      <w:r w:rsidRPr="00E411A5">
        <w:rPr>
          <w:spacing w:val="-1"/>
          <w:lang w:val="x-none" w:eastAsia="x-none"/>
        </w:rPr>
        <w:t>DOA</w:t>
      </w:r>
      <w:r w:rsidRPr="00AC77D7">
        <w:rPr>
          <w:spacing w:val="-1"/>
          <w:lang w:val="x-none" w:eastAsia="x-none"/>
        </w:rPr>
        <w:t xml:space="preserve"> in which one user can transfer his/ her authority to another user for</w:t>
      </w:r>
      <w:r>
        <w:rPr>
          <w:spacing w:val="-1"/>
          <w:lang w:val="x-none" w:eastAsia="x-none"/>
        </w:rPr>
        <w:t xml:space="preserve"> a</w:t>
      </w:r>
      <w:r w:rsidRPr="00AC77D7">
        <w:rPr>
          <w:spacing w:val="-1"/>
          <w:lang w:val="x-none" w:eastAsia="x-none"/>
        </w:rPr>
        <w:t xml:space="preserve"> </w:t>
      </w:r>
      <w:r w:rsidRPr="00894C2C">
        <w:rPr>
          <w:noProof/>
          <w:spacing w:val="-1"/>
          <w:lang w:val="x-none" w:eastAsia="x-none"/>
        </w:rPr>
        <w:t>certain</w:t>
      </w:r>
      <w:r w:rsidRPr="00AC77D7">
        <w:rPr>
          <w:spacing w:val="-1"/>
          <w:lang w:val="x-none" w:eastAsia="x-none"/>
        </w:rPr>
        <w:t xml:space="preserve"> </w:t>
      </w:r>
      <w:r w:rsidRPr="00CB6D67">
        <w:rPr>
          <w:noProof/>
          <w:spacing w:val="-1"/>
          <w:lang w:val="x-none" w:eastAsia="x-none"/>
        </w:rPr>
        <w:t>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proposal</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ntegrate the REST web services with the web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D81CE6">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24F91E63" w:rsidR="00770789" w:rsidRPr="00DB24B8" w:rsidRDefault="00770789" w:rsidP="000E065B">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lastRenderedPageBreak/>
        <w:t>Bibliography</w:t>
      </w:r>
    </w:p>
    <w:p w14:paraId="661313B2" w14:textId="3CC8C1BE" w:rsidR="002007E6" w:rsidRPr="002007E6" w:rsidRDefault="00DB24B8" w:rsidP="002007E6">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002007E6" w:rsidRPr="002007E6">
        <w:rPr>
          <w:rFonts w:ascii="ArialMT" w:hAnsi="ArialMT" w:cs="ArialMT"/>
          <w:noProof/>
          <w:szCs w:val="24"/>
        </w:rPr>
        <w:t>[1]</w:t>
      </w:r>
      <w:r w:rsidR="002007E6" w:rsidRPr="002007E6">
        <w:rPr>
          <w:rFonts w:ascii="ArialMT" w:hAnsi="ArialMT" w:cs="ArialMT"/>
          <w:noProof/>
          <w:szCs w:val="24"/>
        </w:rPr>
        <w:tab/>
        <w:t xml:space="preserve">S. Lakkaraju and D. Xu, “Integrated Modeling and Analysis of Attribute Based Access Control Policies and Workflows in Healthcare,” </w:t>
      </w:r>
      <w:r w:rsidR="002007E6" w:rsidRPr="002007E6">
        <w:rPr>
          <w:rFonts w:ascii="ArialMT" w:hAnsi="ArialMT" w:cs="ArialMT"/>
          <w:i/>
          <w:iCs/>
          <w:noProof/>
          <w:szCs w:val="24"/>
        </w:rPr>
        <w:t>2014 Int. Conf. Trust. Syst. their Appl.</w:t>
      </w:r>
      <w:r w:rsidR="002007E6" w:rsidRPr="002007E6">
        <w:rPr>
          <w:rFonts w:ascii="ArialMT" w:hAnsi="ArialMT" w:cs="ArialMT"/>
          <w:noProof/>
          <w:szCs w:val="24"/>
        </w:rPr>
        <w:t>, pp. 36–43, 2014.</w:t>
      </w:r>
    </w:p>
    <w:p w14:paraId="04E78A48"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2]</w:t>
      </w:r>
      <w:r w:rsidRPr="002007E6">
        <w:rPr>
          <w:rFonts w:ascii="ArialMT" w:hAnsi="ArialMT" w:cs="ArialMT"/>
          <w:noProof/>
          <w:szCs w:val="24"/>
        </w:rPr>
        <w:tab/>
        <w:t xml:space="preserve">L. Sainan, “Task-role-based access control model and its implementation,” </w:t>
      </w:r>
      <w:r w:rsidRPr="002007E6">
        <w:rPr>
          <w:rFonts w:ascii="ArialMT" w:hAnsi="ArialMT" w:cs="ArialMT"/>
          <w:i/>
          <w:iCs/>
          <w:noProof/>
          <w:szCs w:val="24"/>
        </w:rPr>
        <w:t>2010 2nd Int. Conf. Educ. Technol. Comput.</w:t>
      </w:r>
      <w:r w:rsidRPr="002007E6">
        <w:rPr>
          <w:rFonts w:ascii="ArialMT" w:hAnsi="ArialMT" w:cs="ArialMT"/>
          <w:noProof/>
          <w:szCs w:val="24"/>
        </w:rPr>
        <w:t>, pp. V3–293–V3–296, 2010.</w:t>
      </w:r>
    </w:p>
    <w:p w14:paraId="41B08DE0"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3]</w:t>
      </w:r>
      <w:r w:rsidRPr="002007E6">
        <w:rPr>
          <w:rFonts w:ascii="ArialMT" w:hAnsi="ArialMT" w:cs="ArialMT"/>
          <w:noProof/>
          <w:szCs w:val="24"/>
        </w:rPr>
        <w:tab/>
        <w:t xml:space="preserve">Y. Liu, K. Xu, and J. Song, “A task-attribute-based workflow access control model,” </w:t>
      </w:r>
      <w:r w:rsidRPr="002007E6">
        <w:rPr>
          <w:rFonts w:ascii="ArialMT" w:hAnsi="ArialMT" w:cs="ArialMT"/>
          <w:i/>
          <w:iCs/>
          <w:noProof/>
          <w:szCs w:val="24"/>
        </w:rPr>
        <w:t>Proc. - 2013 IEEE Int. Conf. Green Comput. Commun. IEEE Internet Things IEEE Cyber, Phys. Soc. Comput. GreenCom-iThings-CPSCom 2013</w:t>
      </w:r>
      <w:r w:rsidRPr="002007E6">
        <w:rPr>
          <w:rFonts w:ascii="ArialMT" w:hAnsi="ArialMT" w:cs="ArialMT"/>
          <w:noProof/>
          <w:szCs w:val="24"/>
        </w:rPr>
        <w:t>, pp. 1330–1334, 2013.</w:t>
      </w:r>
    </w:p>
    <w:p w14:paraId="2D3F9A2D"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4]</w:t>
      </w:r>
      <w:r w:rsidRPr="002007E6">
        <w:rPr>
          <w:rFonts w:ascii="ArialMT" w:hAnsi="ArialMT" w:cs="ArialMT"/>
          <w:noProof/>
          <w:szCs w:val="24"/>
        </w:rPr>
        <w:tab/>
        <w:t xml:space="preserve">V. C. Hu, K. Scarfone, and R. Kuhn, </w:t>
      </w:r>
      <w:r w:rsidRPr="002007E6">
        <w:rPr>
          <w:rFonts w:ascii="ArialMT" w:hAnsi="ArialMT" w:cs="ArialMT"/>
          <w:i/>
          <w:iCs/>
          <w:noProof/>
          <w:szCs w:val="24"/>
        </w:rPr>
        <w:t>NIST Special Publication 800-162 DRAFT - FINAL Guide to Attribute Based Access Control ( ABAC ) Definition and Considerations NIST Special Publication 800-162 DRAFT - FINAL Guide to Attribute Based Access Control ( ABAC ) Definition and Considerations</w:t>
      </w:r>
      <w:r w:rsidRPr="002007E6">
        <w:rPr>
          <w:rFonts w:ascii="ArialMT" w:hAnsi="ArialMT" w:cs="ArialMT"/>
          <w:noProof/>
          <w:szCs w:val="24"/>
        </w:rPr>
        <w:t>. 2013.</w:t>
      </w:r>
    </w:p>
    <w:p w14:paraId="7C0A74FB"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5]</w:t>
      </w:r>
      <w:r w:rsidRPr="002007E6">
        <w:rPr>
          <w:rFonts w:ascii="ArialMT" w:hAnsi="ArialMT" w:cs="ArialMT"/>
          <w:noProof/>
          <w:szCs w:val="24"/>
        </w:rPr>
        <w:tab/>
        <w:t xml:space="preserve">W. Tolone, G.-J. Ahn, T. Pai, and S.-P. Hong, “Access control in collaborative systems,” </w:t>
      </w:r>
      <w:r w:rsidRPr="002007E6">
        <w:rPr>
          <w:rFonts w:ascii="ArialMT" w:hAnsi="ArialMT" w:cs="ArialMT"/>
          <w:i/>
          <w:iCs/>
          <w:noProof/>
          <w:szCs w:val="24"/>
        </w:rPr>
        <w:t>ACM Comput. Surv.</w:t>
      </w:r>
      <w:r w:rsidRPr="002007E6">
        <w:rPr>
          <w:rFonts w:ascii="ArialMT" w:hAnsi="ArialMT" w:cs="ArialMT"/>
          <w:noProof/>
          <w:szCs w:val="24"/>
        </w:rPr>
        <w:t>, vol. 37, no. 1, pp. 29–41, 2005.</w:t>
      </w:r>
    </w:p>
    <w:p w14:paraId="3836A9B6"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6]</w:t>
      </w:r>
      <w:r w:rsidRPr="002007E6">
        <w:rPr>
          <w:rFonts w:ascii="ArialMT" w:hAnsi="ArialMT" w:cs="ArialMT"/>
          <w:noProof/>
          <w:szCs w:val="24"/>
        </w:rPr>
        <w:tab/>
        <w:t xml:space="preserve">Y. Lu and L. Zhang, “Domain administration of task-role based access control for process collaboration environments,” </w:t>
      </w:r>
      <w:r w:rsidRPr="002007E6">
        <w:rPr>
          <w:rFonts w:ascii="ArialMT" w:hAnsi="ArialMT" w:cs="ArialMT"/>
          <w:i/>
          <w:iCs/>
          <w:noProof/>
          <w:szCs w:val="24"/>
        </w:rPr>
        <w:t>5th Int. Conf. Inf. Assur. Secur. IAS 2009</w:t>
      </w:r>
      <w:r w:rsidRPr="002007E6">
        <w:rPr>
          <w:rFonts w:ascii="ArialMT" w:hAnsi="ArialMT" w:cs="ArialMT"/>
          <w:noProof/>
          <w:szCs w:val="24"/>
        </w:rPr>
        <w:t>, vol. 1, no. 1, pp. 643–647, 2009.</w:t>
      </w:r>
    </w:p>
    <w:p w14:paraId="24196D95"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7]</w:t>
      </w:r>
      <w:r w:rsidRPr="002007E6">
        <w:rPr>
          <w:rFonts w:ascii="ArialMT" w:hAnsi="ArialMT" w:cs="ArialMT"/>
          <w:noProof/>
          <w:szCs w:val="24"/>
        </w:rPr>
        <w:tab/>
        <w:t>J. Zhang, J. Sun, N. Li, and C. Hu, “Based on Mul-weighCted Roles in Worklsow System,” pp. 3–8, 2005.</w:t>
      </w:r>
    </w:p>
    <w:p w14:paraId="7E8DA506"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8]</w:t>
      </w:r>
      <w:r w:rsidRPr="002007E6">
        <w:rPr>
          <w:rFonts w:ascii="ArialMT" w:hAnsi="ArialMT" w:cs="ArialMT"/>
          <w:noProof/>
          <w:szCs w:val="24"/>
        </w:rPr>
        <w:tab/>
        <w:t xml:space="preserve">D. Hollingsworth, “Glossary, Terminology and Glossary, 3rd Edition. Document No WFMC-TC-1011. Workflow Management Coalition. Winchester, 1999,” </w:t>
      </w:r>
      <w:r w:rsidRPr="002007E6">
        <w:rPr>
          <w:rFonts w:ascii="ArialMT" w:hAnsi="ArialMT" w:cs="ArialMT"/>
          <w:i/>
          <w:iCs/>
          <w:noProof/>
          <w:szCs w:val="24"/>
        </w:rPr>
        <w:t>ReVision</w:t>
      </w:r>
      <w:r w:rsidRPr="002007E6">
        <w:rPr>
          <w:rFonts w:ascii="ArialMT" w:hAnsi="ArialMT" w:cs="ArialMT"/>
          <w:noProof/>
          <w:szCs w:val="24"/>
        </w:rPr>
        <w:t>, 1999.</w:t>
      </w:r>
    </w:p>
    <w:p w14:paraId="1B00C45A"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9]</w:t>
      </w:r>
      <w:r w:rsidRPr="002007E6">
        <w:rPr>
          <w:rFonts w:ascii="ArialMT" w:hAnsi="ArialMT" w:cs="ArialMT"/>
          <w:noProof/>
          <w:szCs w:val="24"/>
        </w:rPr>
        <w:tab/>
        <w:t xml:space="preserve">K. Stoilova, T. Stoilov, K. P. Stoilova, and T. a Stoilov, “Evolution of the workflow management systems,” </w:t>
      </w:r>
      <w:r w:rsidRPr="002007E6">
        <w:rPr>
          <w:rFonts w:ascii="ArialMT" w:hAnsi="ArialMT" w:cs="ArialMT"/>
          <w:i/>
          <w:iCs/>
          <w:noProof/>
          <w:szCs w:val="24"/>
        </w:rPr>
        <w:t>Int. Sci. Conf. Information, Commun. Energy Syst. Technol.</w:t>
      </w:r>
      <w:r w:rsidRPr="002007E6">
        <w:rPr>
          <w:rFonts w:ascii="ArialMT" w:hAnsi="ArialMT" w:cs="ArialMT"/>
          <w:noProof/>
          <w:szCs w:val="24"/>
        </w:rPr>
        <w:t>, pp. 225–228, 2006.</w:t>
      </w:r>
    </w:p>
    <w:p w14:paraId="07797D33"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0]</w:t>
      </w:r>
      <w:r w:rsidRPr="002007E6">
        <w:rPr>
          <w:rFonts w:ascii="ArialMT" w:hAnsi="ArialMT" w:cs="ArialMT"/>
          <w:noProof/>
          <w:szCs w:val="24"/>
        </w:rPr>
        <w:tab/>
        <w:t>L. Wang, “Research of TRBAC model and the application in library management,” pp. 1–3, 2010.</w:t>
      </w:r>
    </w:p>
    <w:p w14:paraId="5AC4D276"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1]</w:t>
      </w:r>
      <w:r w:rsidRPr="002007E6">
        <w:rPr>
          <w:rFonts w:ascii="ArialMT" w:hAnsi="ArialMT" w:cs="ArialMT"/>
          <w:noProof/>
          <w:szCs w:val="24"/>
        </w:rPr>
        <w:tab/>
        <w:t xml:space="preserve">W. Viriyasitavat and A. Martin, “A survey of trust in workflows and relevant contexts,” </w:t>
      </w:r>
      <w:r w:rsidRPr="002007E6">
        <w:rPr>
          <w:rFonts w:ascii="ArialMT" w:hAnsi="ArialMT" w:cs="ArialMT"/>
          <w:i/>
          <w:iCs/>
          <w:noProof/>
          <w:szCs w:val="24"/>
        </w:rPr>
        <w:t>IEEE Commun. Surv. Tutorials</w:t>
      </w:r>
      <w:r w:rsidRPr="002007E6">
        <w:rPr>
          <w:rFonts w:ascii="ArialMT" w:hAnsi="ArialMT" w:cs="ArialMT"/>
          <w:noProof/>
          <w:szCs w:val="24"/>
        </w:rPr>
        <w:t>, vol. 14, no. 3, pp. 911–940, 2012.</w:t>
      </w:r>
    </w:p>
    <w:p w14:paraId="4BCAD6E7"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2]</w:t>
      </w:r>
      <w:r w:rsidRPr="002007E6">
        <w:rPr>
          <w:rFonts w:ascii="ArialMT" w:hAnsi="ArialMT" w:cs="ArialMT"/>
          <w:noProof/>
          <w:szCs w:val="24"/>
        </w:rPr>
        <w:tab/>
        <w:t xml:space="preserve">S. Chaari, F. Biennier, C. Ben Amar, and J. Favrel, “An authorization and access control model for workflow,” </w:t>
      </w:r>
      <w:r w:rsidRPr="002007E6">
        <w:rPr>
          <w:rFonts w:ascii="ArialMT" w:hAnsi="ArialMT" w:cs="ArialMT"/>
          <w:i/>
          <w:iCs/>
          <w:noProof/>
          <w:szCs w:val="24"/>
        </w:rPr>
        <w:t>First Int. Symp. Control. Commun. Signal Process. 2004.</w:t>
      </w:r>
      <w:r w:rsidRPr="002007E6">
        <w:rPr>
          <w:rFonts w:ascii="ArialMT" w:hAnsi="ArialMT" w:cs="ArialMT"/>
          <w:noProof/>
          <w:szCs w:val="24"/>
        </w:rPr>
        <w:t>, pp. 141–148, 2004.</w:t>
      </w:r>
    </w:p>
    <w:p w14:paraId="3FA3342F"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3]</w:t>
      </w:r>
      <w:r w:rsidRPr="002007E6">
        <w:rPr>
          <w:rFonts w:ascii="ArialMT" w:hAnsi="ArialMT" w:cs="ArialMT"/>
          <w:noProof/>
          <w:szCs w:val="24"/>
        </w:rPr>
        <w:tab/>
        <w:t xml:space="preserve">E. Bertino, E. Ferrari, and V. Atluri, “The specification and enforcement of authorization constraints in workflow management systems,” </w:t>
      </w:r>
      <w:r w:rsidRPr="002007E6">
        <w:rPr>
          <w:rFonts w:ascii="ArialMT" w:hAnsi="ArialMT" w:cs="ArialMT"/>
          <w:i/>
          <w:iCs/>
          <w:noProof/>
          <w:szCs w:val="24"/>
        </w:rPr>
        <w:t>ACM Trans. Inf. Syst. Secur.</w:t>
      </w:r>
      <w:r w:rsidRPr="002007E6">
        <w:rPr>
          <w:rFonts w:ascii="ArialMT" w:hAnsi="ArialMT" w:cs="ArialMT"/>
          <w:noProof/>
          <w:szCs w:val="24"/>
        </w:rPr>
        <w:t>, vol. 2, no. 1, pp. 65–104, 1999.</w:t>
      </w:r>
    </w:p>
    <w:p w14:paraId="7315C7DD"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4]</w:t>
      </w:r>
      <w:r w:rsidRPr="002007E6">
        <w:rPr>
          <w:rFonts w:ascii="ArialMT" w:hAnsi="ArialMT" w:cs="ArialMT"/>
          <w:noProof/>
          <w:szCs w:val="24"/>
        </w:rPr>
        <w:tab/>
        <w:t xml:space="preserve">D. Georgakopoulos, M. Hornick, and A. Sheth, “An overview of workflow management: From process modeling to workflow automation infrastructure,” </w:t>
      </w:r>
      <w:r w:rsidRPr="002007E6">
        <w:rPr>
          <w:rFonts w:ascii="ArialMT" w:hAnsi="ArialMT" w:cs="ArialMT"/>
          <w:i/>
          <w:iCs/>
          <w:noProof/>
          <w:szCs w:val="24"/>
        </w:rPr>
        <w:t>Distrib. Parallel Databases</w:t>
      </w:r>
      <w:r w:rsidRPr="002007E6">
        <w:rPr>
          <w:rFonts w:ascii="ArialMT" w:hAnsi="ArialMT" w:cs="ArialMT"/>
          <w:noProof/>
          <w:szCs w:val="24"/>
        </w:rPr>
        <w:t>, vol. 3, no. 2, pp. 119–153, 1995.</w:t>
      </w:r>
    </w:p>
    <w:p w14:paraId="25A14C7E"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5]</w:t>
      </w:r>
      <w:r w:rsidRPr="002007E6">
        <w:rPr>
          <w:rFonts w:ascii="ArialMT" w:hAnsi="ArialMT" w:cs="ArialMT"/>
          <w:noProof/>
          <w:szCs w:val="24"/>
        </w:rPr>
        <w:tab/>
        <w:t xml:space="preserve">R. S. Sandhu, E. J. Coyne, H. L. Feinstein, and C. E. Youman, “Role-Based Access Control Models,” </w:t>
      </w:r>
      <w:r w:rsidRPr="002007E6">
        <w:rPr>
          <w:rFonts w:ascii="ArialMT" w:hAnsi="ArialMT" w:cs="ArialMT"/>
          <w:i/>
          <w:iCs/>
          <w:noProof/>
          <w:szCs w:val="24"/>
        </w:rPr>
        <w:t>IEEE Comput.</w:t>
      </w:r>
      <w:r w:rsidRPr="002007E6">
        <w:rPr>
          <w:rFonts w:ascii="ArialMT" w:hAnsi="ArialMT" w:cs="ArialMT"/>
          <w:noProof/>
          <w:szCs w:val="24"/>
        </w:rPr>
        <w:t>, vol. 29, no. 2, pp. 38–47, 1995.</w:t>
      </w:r>
    </w:p>
    <w:p w14:paraId="38004422"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6]</w:t>
      </w:r>
      <w:r w:rsidRPr="002007E6">
        <w:rPr>
          <w:rFonts w:ascii="ArialMT" w:hAnsi="ArialMT" w:cs="ArialMT"/>
          <w:noProof/>
          <w:szCs w:val="24"/>
        </w:rPr>
        <w:tab/>
        <w:t xml:space="preserve">R. Abassi, F. Jacquemard, M. Rusinowitch, and S. G. El Fatmi, “XML access control: From </w:t>
      </w:r>
      <w:r w:rsidRPr="002007E6">
        <w:rPr>
          <w:rFonts w:ascii="ArialMT" w:hAnsi="ArialMT" w:cs="ArialMT"/>
          <w:noProof/>
          <w:szCs w:val="24"/>
        </w:rPr>
        <w:lastRenderedPageBreak/>
        <w:t xml:space="preserve">XACML to annotated schemas,” </w:t>
      </w:r>
      <w:r w:rsidRPr="002007E6">
        <w:rPr>
          <w:rFonts w:ascii="ArialMT" w:hAnsi="ArialMT" w:cs="ArialMT"/>
          <w:i/>
          <w:iCs/>
          <w:noProof/>
          <w:szCs w:val="24"/>
        </w:rPr>
        <w:t>2010 2nd Int. Conf. Commun. Networking, ComNet 2010</w:t>
      </w:r>
      <w:r w:rsidRPr="002007E6">
        <w:rPr>
          <w:rFonts w:ascii="ArialMT" w:hAnsi="ArialMT" w:cs="ArialMT"/>
          <w:noProof/>
          <w:szCs w:val="24"/>
        </w:rPr>
        <w:t>, no. October 2015, 2010.</w:t>
      </w:r>
    </w:p>
    <w:p w14:paraId="7D429554"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7]</w:t>
      </w:r>
      <w:r w:rsidRPr="002007E6">
        <w:rPr>
          <w:rFonts w:ascii="ArialMT" w:hAnsi="ArialMT" w:cs="ArialMT"/>
          <w:noProof/>
          <w:szCs w:val="24"/>
        </w:rPr>
        <w:tab/>
        <w:t xml:space="preserve">M. Lischka, “Dynamic obligation specification and negotiation,” </w:t>
      </w:r>
      <w:r w:rsidRPr="002007E6">
        <w:rPr>
          <w:rFonts w:ascii="ArialMT" w:hAnsi="ArialMT" w:cs="ArialMT"/>
          <w:i/>
          <w:iCs/>
          <w:noProof/>
          <w:szCs w:val="24"/>
        </w:rPr>
        <w:t>Proc. 2010 IEEE/IFIP Netw. Oper. Manag. Symp. NOMS 2010</w:t>
      </w:r>
      <w:r w:rsidRPr="002007E6">
        <w:rPr>
          <w:rFonts w:ascii="ArialMT" w:hAnsi="ArialMT" w:cs="ArialMT"/>
          <w:noProof/>
          <w:szCs w:val="24"/>
        </w:rPr>
        <w:t>, pp. 155–162, 2010.</w:t>
      </w:r>
    </w:p>
    <w:p w14:paraId="7E67B491"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8]</w:t>
      </w:r>
      <w:r w:rsidRPr="002007E6">
        <w:rPr>
          <w:rFonts w:ascii="ArialMT" w:hAnsi="ArialMT" w:cs="ArialMT"/>
          <w:noProof/>
          <w:szCs w:val="24"/>
        </w:rPr>
        <w:tab/>
        <w:t xml:space="preserve">D. Chadwick, “Obligation Standardization,” </w:t>
      </w:r>
      <w:r w:rsidRPr="002007E6">
        <w:rPr>
          <w:rFonts w:ascii="ArialMT" w:hAnsi="ArialMT" w:cs="ArialMT"/>
          <w:i/>
          <w:iCs/>
          <w:noProof/>
          <w:szCs w:val="24"/>
        </w:rPr>
        <w:t>Europe</w:t>
      </w:r>
      <w:r w:rsidRPr="002007E6">
        <w:rPr>
          <w:rFonts w:ascii="ArialMT" w:hAnsi="ArialMT" w:cs="ArialMT"/>
          <w:noProof/>
          <w:szCs w:val="24"/>
        </w:rPr>
        <w:t>, pp. 1–11, 2009.</w:t>
      </w:r>
    </w:p>
    <w:p w14:paraId="6B872505"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szCs w:val="24"/>
        </w:rPr>
      </w:pPr>
      <w:r w:rsidRPr="002007E6">
        <w:rPr>
          <w:rFonts w:ascii="ArialMT" w:hAnsi="ArialMT" w:cs="ArialMT"/>
          <w:noProof/>
          <w:szCs w:val="24"/>
        </w:rPr>
        <w:t>[19]</w:t>
      </w:r>
      <w:r w:rsidRPr="002007E6">
        <w:rPr>
          <w:rFonts w:ascii="ArialMT" w:hAnsi="ArialMT" w:cs="ArialMT"/>
          <w:noProof/>
          <w:szCs w:val="24"/>
        </w:rPr>
        <w:tab/>
        <w:t xml:space="preserve">G. Aucher, S. Barker, G. Boella, V. Genovese, and L. Van Der Torre, “Dynamics in delegation and revocation schemes: A logical approach,” </w:t>
      </w:r>
      <w:r w:rsidRPr="002007E6">
        <w:rPr>
          <w:rFonts w:ascii="ArialMT" w:hAnsi="ArialMT" w:cs="ArialMT"/>
          <w:i/>
          <w:iCs/>
          <w:noProof/>
          <w:szCs w:val="24"/>
        </w:rPr>
        <w:t>Lect. Notes Comput. Sci. (including Subser. Lect. Notes Artif. Intell. Lect. Notes Bioinformatics)</w:t>
      </w:r>
      <w:r w:rsidRPr="002007E6">
        <w:rPr>
          <w:rFonts w:ascii="ArialMT" w:hAnsi="ArialMT" w:cs="ArialMT"/>
          <w:noProof/>
          <w:szCs w:val="24"/>
        </w:rPr>
        <w:t>, vol. 6818 LNCS, pp. 90–105, 2011.</w:t>
      </w:r>
    </w:p>
    <w:p w14:paraId="3AA424E2" w14:textId="77777777" w:rsidR="002007E6" w:rsidRPr="002007E6" w:rsidRDefault="002007E6" w:rsidP="002007E6">
      <w:pPr>
        <w:widowControl w:val="0"/>
        <w:autoSpaceDE w:val="0"/>
        <w:autoSpaceDN w:val="0"/>
        <w:adjustRightInd w:val="0"/>
        <w:spacing w:line="240" w:lineRule="auto"/>
        <w:ind w:left="640" w:hanging="640"/>
        <w:rPr>
          <w:rFonts w:ascii="ArialMT" w:hAnsi="ArialMT" w:cs="ArialMT"/>
          <w:noProof/>
        </w:rPr>
      </w:pPr>
      <w:r w:rsidRPr="002007E6">
        <w:rPr>
          <w:rFonts w:ascii="ArialMT" w:hAnsi="ArialMT" w:cs="ArialMT"/>
          <w:noProof/>
          <w:szCs w:val="24"/>
        </w:rPr>
        <w:t>[20]</w:t>
      </w:r>
      <w:r w:rsidRPr="002007E6">
        <w:rPr>
          <w:rFonts w:ascii="ArialMT" w:hAnsi="ArialMT" w:cs="ArialMT"/>
          <w:noProof/>
          <w:szCs w:val="24"/>
        </w:rPr>
        <w:tab/>
        <w:t xml:space="preserve">Oasis, “eXtensible Access Control Markup Language,” </w:t>
      </w:r>
      <w:r w:rsidRPr="002007E6">
        <w:rPr>
          <w:rFonts w:ascii="ArialMT" w:hAnsi="ArialMT" w:cs="ArialMT"/>
          <w:i/>
          <w:iCs/>
          <w:noProof/>
          <w:szCs w:val="24"/>
        </w:rPr>
        <w:t>OASIS Stand.</w:t>
      </w:r>
      <w:r w:rsidRPr="002007E6">
        <w:rPr>
          <w:rFonts w:ascii="ArialMT" w:hAnsi="ArialMT" w:cs="ArialMT"/>
          <w:noProof/>
          <w:szCs w:val="24"/>
        </w:rPr>
        <w:t>, no. February, p. 141, 2005.</w:t>
      </w:r>
    </w:p>
    <w:p w14:paraId="5626A850" w14:textId="56645413" w:rsidR="00770789" w:rsidRPr="00D46B1F" w:rsidRDefault="00DB24B8" w:rsidP="000E065B">
      <w:pPr>
        <w:widowControl w:val="0"/>
        <w:autoSpaceDE w:val="0"/>
        <w:autoSpaceDN w:val="0"/>
        <w:adjustRightInd w:val="0"/>
        <w:spacing w:line="240" w:lineRule="auto"/>
        <w:ind w:left="640" w:hanging="640"/>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5A58597C" w14:textId="7364B9F5" w:rsidR="00770789" w:rsidRPr="001E4196" w:rsidRDefault="00494518" w:rsidP="001E4196">
      <w:pPr>
        <w:pStyle w:val="ListParagraph"/>
        <w:numPr>
          <w:ilvl w:val="0"/>
          <w:numId w:val="18"/>
        </w:numPr>
        <w:rPr>
          <w:b/>
        </w:rPr>
      </w:pPr>
      <w:r w:rsidRPr="001E4196">
        <w:rPr>
          <w:b/>
        </w:rPr>
        <w:lastRenderedPageBreak/>
        <w:t>Use Case Diagram of GPWfMS</w:t>
      </w:r>
    </w:p>
    <w:p w14:paraId="0A6DCD1B" w14:textId="77777777" w:rsidR="00770789" w:rsidRDefault="00770789" w:rsidP="006663C1">
      <w:pPr>
        <w:keepNext/>
        <w:spacing w:after="0"/>
        <w:jc w:val="center"/>
      </w:pPr>
      <w:r w:rsidRPr="00657B96">
        <w:rPr>
          <w:noProof/>
          <w:sz w:val="20"/>
          <w:szCs w:val="20"/>
          <w:lang w:eastAsia="en-US"/>
        </w:rPr>
        <w:drawing>
          <wp:inline distT="0" distB="0" distL="0" distR="0" wp14:anchorId="0C42B842" wp14:editId="05E8C533">
            <wp:extent cx="3805118" cy="5406887"/>
            <wp:effectExtent l="0" t="0" r="5080" b="3810"/>
            <wp:docPr id="18" name="Picture 18"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4664" cy="5477289"/>
                    </a:xfrm>
                    <a:prstGeom prst="rect">
                      <a:avLst/>
                    </a:prstGeom>
                    <a:noFill/>
                    <a:ln>
                      <a:noFill/>
                    </a:ln>
                  </pic:spPr>
                </pic:pic>
              </a:graphicData>
            </a:graphic>
          </wp:inline>
        </w:drawing>
      </w:r>
    </w:p>
    <w:p w14:paraId="5E6B9902" w14:textId="77777777" w:rsidR="00EA08B8" w:rsidRDefault="00EA08B8" w:rsidP="000E065B">
      <w:pPr>
        <w:spacing w:before="240"/>
        <w:ind w:left="360"/>
        <w:jc w:val="both"/>
        <w:rPr>
          <w:rFonts w:ascii="Times New Roman" w:eastAsia="Times New Roman" w:hAnsi="Times New Roman"/>
          <w:b/>
          <w:sz w:val="24"/>
          <w:szCs w:val="21"/>
        </w:rPr>
      </w:pPr>
    </w:p>
    <w:p w14:paraId="37755E4E" w14:textId="77777777" w:rsidR="00EA08B8" w:rsidRDefault="00EA08B8" w:rsidP="000E065B">
      <w:pPr>
        <w:spacing w:before="240"/>
        <w:ind w:left="360"/>
        <w:jc w:val="both"/>
        <w:rPr>
          <w:rFonts w:ascii="Times New Roman" w:eastAsia="Times New Roman" w:hAnsi="Times New Roman"/>
          <w:b/>
          <w:sz w:val="24"/>
          <w:szCs w:val="21"/>
        </w:rPr>
      </w:pPr>
    </w:p>
    <w:p w14:paraId="6B5CD6E4" w14:textId="77777777" w:rsidR="00EA08B8" w:rsidRDefault="00EA08B8" w:rsidP="000E065B">
      <w:pPr>
        <w:spacing w:before="240"/>
        <w:ind w:left="360"/>
        <w:jc w:val="both"/>
        <w:rPr>
          <w:rFonts w:ascii="Times New Roman" w:eastAsia="Times New Roman" w:hAnsi="Times New Roman"/>
          <w:b/>
          <w:sz w:val="24"/>
          <w:szCs w:val="21"/>
        </w:rPr>
      </w:pPr>
    </w:p>
    <w:p w14:paraId="621D4266" w14:textId="77777777" w:rsidR="00EA08B8" w:rsidRDefault="00EA08B8" w:rsidP="000E065B">
      <w:pPr>
        <w:spacing w:before="240"/>
        <w:ind w:left="360"/>
        <w:jc w:val="both"/>
        <w:rPr>
          <w:rFonts w:ascii="Times New Roman" w:eastAsia="Times New Roman" w:hAnsi="Times New Roman"/>
          <w:b/>
          <w:sz w:val="24"/>
          <w:szCs w:val="21"/>
        </w:rPr>
      </w:pPr>
    </w:p>
    <w:p w14:paraId="20D3D1A8" w14:textId="64CEF616" w:rsidR="00770789" w:rsidRPr="001E4196" w:rsidRDefault="008D3328" w:rsidP="001E4196">
      <w:pPr>
        <w:pStyle w:val="ListParagraph"/>
        <w:numPr>
          <w:ilvl w:val="0"/>
          <w:numId w:val="18"/>
        </w:numPr>
        <w:spacing w:before="240"/>
        <w:rPr>
          <w:b/>
        </w:rPr>
      </w:pPr>
      <w:r w:rsidRPr="001E4196">
        <w:rPr>
          <w:b/>
        </w:rPr>
        <w:t>P</w:t>
      </w:r>
      <w:r w:rsidR="00770789" w:rsidRPr="001E4196">
        <w:rPr>
          <w:b/>
        </w:rPr>
        <w:t xml:space="preserve">olicy in </w:t>
      </w:r>
      <w:r w:rsidRPr="001E4196">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77777777" w:rsidR="00366399" w:rsidRDefault="0036639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7" w:name="_MON_1521883483"/>
    <w:bookmarkEnd w:id="7"/>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75pt;height:439.5pt" o:ole="">
            <v:imagedata r:id="rId17" o:title=""/>
          </v:shape>
          <o:OLEObject Type="Embed" ProgID="Word.OpenDocumentText.12" ShapeID="_x0000_i1025" DrawAspect="Content" ObjectID="_1522244724" r:id="rId18"/>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073EB" w14:textId="77777777" w:rsidR="00AA43B0" w:rsidRDefault="00AA43B0" w:rsidP="00D21CB5">
      <w:pPr>
        <w:spacing w:after="0" w:line="240" w:lineRule="auto"/>
      </w:pPr>
      <w:r>
        <w:separator/>
      </w:r>
    </w:p>
  </w:endnote>
  <w:endnote w:type="continuationSeparator" w:id="0">
    <w:p w14:paraId="5C400C86" w14:textId="77777777" w:rsidR="00AA43B0" w:rsidRDefault="00AA43B0" w:rsidP="00D21CB5">
      <w:pPr>
        <w:spacing w:after="0" w:line="240" w:lineRule="auto"/>
      </w:pPr>
      <w:r>
        <w:continuationSeparator/>
      </w:r>
    </w:p>
  </w:endnote>
  <w:endnote w:type="continuationNotice" w:id="1">
    <w:p w14:paraId="08989390" w14:textId="77777777" w:rsidR="00AA43B0" w:rsidRDefault="00AA43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A13522" w14:textId="77777777" w:rsidR="00AA43B0" w:rsidRDefault="00AA43B0" w:rsidP="00D21CB5">
      <w:pPr>
        <w:spacing w:after="0" w:line="240" w:lineRule="auto"/>
      </w:pPr>
      <w:r>
        <w:separator/>
      </w:r>
    </w:p>
  </w:footnote>
  <w:footnote w:type="continuationSeparator" w:id="0">
    <w:p w14:paraId="69C99A93" w14:textId="77777777" w:rsidR="00AA43B0" w:rsidRDefault="00AA43B0" w:rsidP="00D21CB5">
      <w:pPr>
        <w:spacing w:after="0" w:line="240" w:lineRule="auto"/>
      </w:pPr>
      <w:r>
        <w:continuationSeparator/>
      </w:r>
    </w:p>
  </w:footnote>
  <w:footnote w:type="continuationNotice" w:id="1">
    <w:p w14:paraId="733FFF5F" w14:textId="77777777" w:rsidR="00AA43B0" w:rsidRDefault="00AA43B0">
      <w:pPr>
        <w:spacing w:after="0" w:line="240" w:lineRule="auto"/>
      </w:pPr>
    </w:p>
  </w:footnote>
  <w:footnote w:id="2">
    <w:p w14:paraId="081A7C0A" w14:textId="77777777" w:rsidR="00570C4C" w:rsidRDefault="00570C4C" w:rsidP="00770789">
      <w:pPr>
        <w:pStyle w:val="FootnoteText"/>
        <w:jc w:val="left"/>
      </w:pPr>
      <w:r>
        <w:rPr>
          <w:rStyle w:val="FootnoteReference"/>
        </w:rPr>
        <w:footnoteRef/>
      </w:r>
      <w:r>
        <w:t xml:space="preserve"> </w:t>
      </w:r>
      <w:r w:rsidRPr="007F1040">
        <w:t>https://en.wikipedia.org/wiki/Application_programming_interface</w:t>
      </w:r>
    </w:p>
  </w:footnote>
  <w:footnote w:id="3">
    <w:p w14:paraId="7B154C98" w14:textId="77777777" w:rsidR="00570C4C" w:rsidRDefault="00570C4C" w:rsidP="00770789">
      <w:pPr>
        <w:pStyle w:val="FootnoteText"/>
        <w:jc w:val="left"/>
      </w:pPr>
      <w:r>
        <w:rPr>
          <w:rStyle w:val="FootnoteReference"/>
        </w:rPr>
        <w:footnoteRef/>
      </w:r>
      <w:r>
        <w:t xml:space="preserve"> </w:t>
      </w:r>
      <w:r w:rsidRPr="007F1040">
        <w:t>https://en.wikipedia.org/wiki/Representational_state_transfer</w:t>
      </w:r>
    </w:p>
  </w:footnote>
  <w:footnote w:id="4">
    <w:p w14:paraId="7B284F90" w14:textId="77777777" w:rsidR="00570C4C" w:rsidRDefault="00570C4C" w:rsidP="00770789">
      <w:pPr>
        <w:pStyle w:val="FootnoteText"/>
        <w:jc w:val="left"/>
      </w:pPr>
      <w:r>
        <w:rPr>
          <w:rStyle w:val="FootnoteReference"/>
        </w:rPr>
        <w:footnoteRef/>
      </w:r>
      <w:r>
        <w:t xml:space="preserve"> </w:t>
      </w:r>
      <w:r w:rsidRPr="007F1040">
        <w:t>http://junit.org/junit4/</w:t>
      </w:r>
    </w:p>
  </w:footnote>
  <w:footnote w:id="5">
    <w:p w14:paraId="54813A54" w14:textId="77777777" w:rsidR="00570C4C" w:rsidRDefault="00570C4C" w:rsidP="00770789">
      <w:pPr>
        <w:pStyle w:val="FootnoteText"/>
        <w:jc w:val="left"/>
      </w:pPr>
      <w:r>
        <w:rPr>
          <w:rStyle w:val="FootnoteReference"/>
        </w:rPr>
        <w:footnoteRef/>
      </w:r>
      <w:r>
        <w:t xml:space="preserve"> </w:t>
      </w:r>
      <w:r w:rsidRPr="00087B5D">
        <w:t>https://en.wikipedia.org/wiki/Create,_read,_update_and_delete</w:t>
      </w:r>
    </w:p>
  </w:footnote>
  <w:footnote w:id="6">
    <w:p w14:paraId="7CA77B75" w14:textId="77777777" w:rsidR="00570C4C" w:rsidRDefault="00570C4C" w:rsidP="00770789">
      <w:pPr>
        <w:pStyle w:val="FootnoteText"/>
        <w:jc w:val="left"/>
      </w:pPr>
      <w:r>
        <w:rPr>
          <w:rStyle w:val="FootnoteReference"/>
        </w:rPr>
        <w:footnoteRef/>
      </w:r>
      <w:r>
        <w:t xml:space="preserve"> </w:t>
      </w:r>
      <w:r w:rsidRPr="00535252">
        <w:t>https://www.mongodb.org/</w:t>
      </w:r>
    </w:p>
  </w:footnote>
  <w:footnote w:id="7">
    <w:p w14:paraId="40383AA1" w14:textId="77777777" w:rsidR="00570C4C" w:rsidRDefault="00570C4C" w:rsidP="00770789">
      <w:pPr>
        <w:pStyle w:val="FootnoteText"/>
        <w:jc w:val="left"/>
      </w:pPr>
      <w:r>
        <w:rPr>
          <w:rStyle w:val="FootnoteReference"/>
        </w:rPr>
        <w:footnoteRef/>
      </w:r>
      <w:r>
        <w:t xml:space="preserve"> </w:t>
      </w:r>
      <w:r w:rsidRPr="00F6158E">
        <w:t>https://github.com/mongodb/morphia</w:t>
      </w:r>
    </w:p>
  </w:footnote>
  <w:footnote w:id="8">
    <w:p w14:paraId="482E0788" w14:textId="77777777" w:rsidR="00570C4C" w:rsidRDefault="00570C4C" w:rsidP="00770789">
      <w:pPr>
        <w:pStyle w:val="FootnoteText"/>
        <w:jc w:val="left"/>
      </w:pPr>
      <w:r>
        <w:rPr>
          <w:rStyle w:val="FootnoteReference"/>
        </w:rPr>
        <w:footnoteRef/>
      </w:r>
      <w:r>
        <w:t xml:space="preserve"> </w:t>
      </w:r>
      <w:r w:rsidRPr="009C3AA8">
        <w:t>https://en.wikipedia.org/wiki/Java_Persistence_API</w:t>
      </w:r>
    </w:p>
  </w:footnote>
  <w:footnote w:id="9">
    <w:p w14:paraId="28E3CC77" w14:textId="77777777" w:rsidR="00570C4C" w:rsidRDefault="00570C4C" w:rsidP="00770789">
      <w:pPr>
        <w:pStyle w:val="FootnoteText"/>
        <w:jc w:val="left"/>
      </w:pPr>
      <w:r>
        <w:rPr>
          <w:rStyle w:val="FootnoteReference"/>
        </w:rPr>
        <w:footnoteRef/>
      </w:r>
      <w:r>
        <w:t xml:space="preserve"> </w:t>
      </w:r>
      <w:r w:rsidRPr="007D27A3">
        <w:t>http://xacmlinfo.org/category/balana/</w:t>
      </w:r>
    </w:p>
  </w:footnote>
  <w:footnote w:id="10">
    <w:p w14:paraId="4627C5D3" w14:textId="77777777" w:rsidR="00570C4C" w:rsidRDefault="00570C4C" w:rsidP="00770789">
      <w:pPr>
        <w:pStyle w:val="FootnoteText"/>
        <w:jc w:val="left"/>
      </w:pPr>
      <w:r>
        <w:rPr>
          <w:rStyle w:val="FootnoteReference"/>
        </w:rPr>
        <w:footnoteRef/>
      </w:r>
      <w:r>
        <w:t xml:space="preserve"> </w:t>
      </w:r>
      <w:r w:rsidRPr="00382F41">
        <w:t>http://wso2.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NKgFAAv8FywtAAAA"/>
  </w:docVars>
  <w:rsids>
    <w:rsidRoot w:val="00D21CB5"/>
    <w:rsid w:val="00000991"/>
    <w:rsid w:val="00000AD6"/>
    <w:rsid w:val="00000BF3"/>
    <w:rsid w:val="00001217"/>
    <w:rsid w:val="00002340"/>
    <w:rsid w:val="00002C5C"/>
    <w:rsid w:val="00005765"/>
    <w:rsid w:val="00005A30"/>
    <w:rsid w:val="000060C0"/>
    <w:rsid w:val="00007503"/>
    <w:rsid w:val="00010846"/>
    <w:rsid w:val="00014F75"/>
    <w:rsid w:val="00016276"/>
    <w:rsid w:val="0002093D"/>
    <w:rsid w:val="000236F3"/>
    <w:rsid w:val="00024BFC"/>
    <w:rsid w:val="00026024"/>
    <w:rsid w:val="000316CE"/>
    <w:rsid w:val="00035503"/>
    <w:rsid w:val="00035CA9"/>
    <w:rsid w:val="00041F66"/>
    <w:rsid w:val="000450B2"/>
    <w:rsid w:val="00045237"/>
    <w:rsid w:val="00045D19"/>
    <w:rsid w:val="0005225E"/>
    <w:rsid w:val="000529CB"/>
    <w:rsid w:val="00052ACF"/>
    <w:rsid w:val="00053121"/>
    <w:rsid w:val="00055125"/>
    <w:rsid w:val="000568AD"/>
    <w:rsid w:val="00060465"/>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62D0"/>
    <w:rsid w:val="00086F84"/>
    <w:rsid w:val="0009156E"/>
    <w:rsid w:val="00093425"/>
    <w:rsid w:val="0009424C"/>
    <w:rsid w:val="000947D7"/>
    <w:rsid w:val="000964AD"/>
    <w:rsid w:val="00096A9B"/>
    <w:rsid w:val="000979B8"/>
    <w:rsid w:val="000A0264"/>
    <w:rsid w:val="000A15FC"/>
    <w:rsid w:val="000A1AF8"/>
    <w:rsid w:val="000A28AB"/>
    <w:rsid w:val="000A35CE"/>
    <w:rsid w:val="000A3DC2"/>
    <w:rsid w:val="000A47AD"/>
    <w:rsid w:val="000A48F0"/>
    <w:rsid w:val="000A6DB6"/>
    <w:rsid w:val="000A7515"/>
    <w:rsid w:val="000B0CB6"/>
    <w:rsid w:val="000B13ED"/>
    <w:rsid w:val="000B1EBF"/>
    <w:rsid w:val="000B3610"/>
    <w:rsid w:val="000B41CF"/>
    <w:rsid w:val="000B49E5"/>
    <w:rsid w:val="000B6C94"/>
    <w:rsid w:val="000C145C"/>
    <w:rsid w:val="000C299A"/>
    <w:rsid w:val="000C44B6"/>
    <w:rsid w:val="000C6031"/>
    <w:rsid w:val="000D085A"/>
    <w:rsid w:val="000D1CCF"/>
    <w:rsid w:val="000D36BF"/>
    <w:rsid w:val="000D5A06"/>
    <w:rsid w:val="000D5D13"/>
    <w:rsid w:val="000D6872"/>
    <w:rsid w:val="000D746E"/>
    <w:rsid w:val="000D7829"/>
    <w:rsid w:val="000D787A"/>
    <w:rsid w:val="000E065B"/>
    <w:rsid w:val="000E3F31"/>
    <w:rsid w:val="000E439D"/>
    <w:rsid w:val="000E52F2"/>
    <w:rsid w:val="000E5DBD"/>
    <w:rsid w:val="000F3D3B"/>
    <w:rsid w:val="000F79D4"/>
    <w:rsid w:val="00102BB2"/>
    <w:rsid w:val="001054E7"/>
    <w:rsid w:val="001112C4"/>
    <w:rsid w:val="00112DF2"/>
    <w:rsid w:val="0011678F"/>
    <w:rsid w:val="001171AA"/>
    <w:rsid w:val="00123843"/>
    <w:rsid w:val="0012523E"/>
    <w:rsid w:val="00125484"/>
    <w:rsid w:val="00126E95"/>
    <w:rsid w:val="00127EB2"/>
    <w:rsid w:val="00130566"/>
    <w:rsid w:val="00131814"/>
    <w:rsid w:val="00133EBE"/>
    <w:rsid w:val="00134EF0"/>
    <w:rsid w:val="00135A02"/>
    <w:rsid w:val="00135A7C"/>
    <w:rsid w:val="00140913"/>
    <w:rsid w:val="00141E1E"/>
    <w:rsid w:val="00141EBD"/>
    <w:rsid w:val="001424DD"/>
    <w:rsid w:val="00145382"/>
    <w:rsid w:val="0014628C"/>
    <w:rsid w:val="0015109D"/>
    <w:rsid w:val="001536C8"/>
    <w:rsid w:val="00155A63"/>
    <w:rsid w:val="00157667"/>
    <w:rsid w:val="00164926"/>
    <w:rsid w:val="00165129"/>
    <w:rsid w:val="00167526"/>
    <w:rsid w:val="00170811"/>
    <w:rsid w:val="00171AEC"/>
    <w:rsid w:val="0017239A"/>
    <w:rsid w:val="00172744"/>
    <w:rsid w:val="00173B9D"/>
    <w:rsid w:val="00176C38"/>
    <w:rsid w:val="00183244"/>
    <w:rsid w:val="001834DE"/>
    <w:rsid w:val="00184612"/>
    <w:rsid w:val="00184CAE"/>
    <w:rsid w:val="00185E65"/>
    <w:rsid w:val="00190491"/>
    <w:rsid w:val="00193ACF"/>
    <w:rsid w:val="001953D2"/>
    <w:rsid w:val="001956CF"/>
    <w:rsid w:val="001A438C"/>
    <w:rsid w:val="001A5C74"/>
    <w:rsid w:val="001A636D"/>
    <w:rsid w:val="001B1224"/>
    <w:rsid w:val="001C1AF3"/>
    <w:rsid w:val="001C31C1"/>
    <w:rsid w:val="001C4872"/>
    <w:rsid w:val="001C7288"/>
    <w:rsid w:val="001D4068"/>
    <w:rsid w:val="001D4CDF"/>
    <w:rsid w:val="001D5511"/>
    <w:rsid w:val="001E4196"/>
    <w:rsid w:val="001E69BC"/>
    <w:rsid w:val="001F0363"/>
    <w:rsid w:val="001F07A9"/>
    <w:rsid w:val="001F29F7"/>
    <w:rsid w:val="001F383B"/>
    <w:rsid w:val="001F53AD"/>
    <w:rsid w:val="002007E6"/>
    <w:rsid w:val="00201BF3"/>
    <w:rsid w:val="00201D39"/>
    <w:rsid w:val="002025E2"/>
    <w:rsid w:val="00204DFF"/>
    <w:rsid w:val="002054F3"/>
    <w:rsid w:val="00207840"/>
    <w:rsid w:val="00211AA2"/>
    <w:rsid w:val="00213940"/>
    <w:rsid w:val="002143DA"/>
    <w:rsid w:val="00216BA9"/>
    <w:rsid w:val="00222CC5"/>
    <w:rsid w:val="00222FCC"/>
    <w:rsid w:val="002259EC"/>
    <w:rsid w:val="00225D7A"/>
    <w:rsid w:val="002278E1"/>
    <w:rsid w:val="00227A75"/>
    <w:rsid w:val="0023720E"/>
    <w:rsid w:val="00237443"/>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606E"/>
    <w:rsid w:val="00273EAF"/>
    <w:rsid w:val="0027521D"/>
    <w:rsid w:val="0027628F"/>
    <w:rsid w:val="002772FD"/>
    <w:rsid w:val="00277CE2"/>
    <w:rsid w:val="00277EB3"/>
    <w:rsid w:val="00280039"/>
    <w:rsid w:val="00282088"/>
    <w:rsid w:val="0028443D"/>
    <w:rsid w:val="002849CB"/>
    <w:rsid w:val="00286316"/>
    <w:rsid w:val="00286655"/>
    <w:rsid w:val="002879F5"/>
    <w:rsid w:val="0029033F"/>
    <w:rsid w:val="002932DD"/>
    <w:rsid w:val="002971A9"/>
    <w:rsid w:val="00297242"/>
    <w:rsid w:val="00297E4C"/>
    <w:rsid w:val="002A2B53"/>
    <w:rsid w:val="002A51D4"/>
    <w:rsid w:val="002B186A"/>
    <w:rsid w:val="002B3D43"/>
    <w:rsid w:val="002B445E"/>
    <w:rsid w:val="002B4656"/>
    <w:rsid w:val="002B6EF0"/>
    <w:rsid w:val="002B707A"/>
    <w:rsid w:val="002C06AC"/>
    <w:rsid w:val="002C0CAE"/>
    <w:rsid w:val="002C237B"/>
    <w:rsid w:val="002C3EB0"/>
    <w:rsid w:val="002C4607"/>
    <w:rsid w:val="002C695B"/>
    <w:rsid w:val="002D31FC"/>
    <w:rsid w:val="002D3605"/>
    <w:rsid w:val="002D564C"/>
    <w:rsid w:val="002D7766"/>
    <w:rsid w:val="002E109D"/>
    <w:rsid w:val="002E3B80"/>
    <w:rsid w:val="002E40F1"/>
    <w:rsid w:val="002E777D"/>
    <w:rsid w:val="002E7CE9"/>
    <w:rsid w:val="002F6CDB"/>
    <w:rsid w:val="00301D00"/>
    <w:rsid w:val="00303CEA"/>
    <w:rsid w:val="00304046"/>
    <w:rsid w:val="00304735"/>
    <w:rsid w:val="00304B3A"/>
    <w:rsid w:val="00304FD1"/>
    <w:rsid w:val="00310077"/>
    <w:rsid w:val="00317330"/>
    <w:rsid w:val="00317DE1"/>
    <w:rsid w:val="00322354"/>
    <w:rsid w:val="0032745C"/>
    <w:rsid w:val="00327C4E"/>
    <w:rsid w:val="00327FB8"/>
    <w:rsid w:val="003304E3"/>
    <w:rsid w:val="00330C83"/>
    <w:rsid w:val="00331988"/>
    <w:rsid w:val="00332A0A"/>
    <w:rsid w:val="00333D0B"/>
    <w:rsid w:val="0033602B"/>
    <w:rsid w:val="00336C14"/>
    <w:rsid w:val="0034196A"/>
    <w:rsid w:val="00341A23"/>
    <w:rsid w:val="0034353C"/>
    <w:rsid w:val="003439A9"/>
    <w:rsid w:val="00344B5A"/>
    <w:rsid w:val="00350097"/>
    <w:rsid w:val="00350CA8"/>
    <w:rsid w:val="00351A59"/>
    <w:rsid w:val="0035400A"/>
    <w:rsid w:val="00355164"/>
    <w:rsid w:val="003556A7"/>
    <w:rsid w:val="0035619C"/>
    <w:rsid w:val="00365A6A"/>
    <w:rsid w:val="00366399"/>
    <w:rsid w:val="003701F3"/>
    <w:rsid w:val="00372F3C"/>
    <w:rsid w:val="003735E7"/>
    <w:rsid w:val="0037406C"/>
    <w:rsid w:val="00375C21"/>
    <w:rsid w:val="0038115F"/>
    <w:rsid w:val="00382382"/>
    <w:rsid w:val="003847F7"/>
    <w:rsid w:val="00390880"/>
    <w:rsid w:val="003914F2"/>
    <w:rsid w:val="00391777"/>
    <w:rsid w:val="00393B6F"/>
    <w:rsid w:val="00395D17"/>
    <w:rsid w:val="003A2C1E"/>
    <w:rsid w:val="003A3194"/>
    <w:rsid w:val="003A320F"/>
    <w:rsid w:val="003A67FB"/>
    <w:rsid w:val="003B0E0C"/>
    <w:rsid w:val="003B2B04"/>
    <w:rsid w:val="003B4140"/>
    <w:rsid w:val="003B613B"/>
    <w:rsid w:val="003B7F0D"/>
    <w:rsid w:val="003C05EC"/>
    <w:rsid w:val="003C3BF6"/>
    <w:rsid w:val="003C4C65"/>
    <w:rsid w:val="003C50B8"/>
    <w:rsid w:val="003C5F3F"/>
    <w:rsid w:val="003C6A65"/>
    <w:rsid w:val="003D5997"/>
    <w:rsid w:val="003D5FB6"/>
    <w:rsid w:val="003E1FCC"/>
    <w:rsid w:val="003E2639"/>
    <w:rsid w:val="003E7B68"/>
    <w:rsid w:val="003F06BA"/>
    <w:rsid w:val="003F15AC"/>
    <w:rsid w:val="003F1D81"/>
    <w:rsid w:val="003F2D17"/>
    <w:rsid w:val="003F42D5"/>
    <w:rsid w:val="00403D51"/>
    <w:rsid w:val="004044EB"/>
    <w:rsid w:val="00404FB2"/>
    <w:rsid w:val="004109C3"/>
    <w:rsid w:val="00413593"/>
    <w:rsid w:val="00414383"/>
    <w:rsid w:val="00415AA3"/>
    <w:rsid w:val="004225DC"/>
    <w:rsid w:val="00423504"/>
    <w:rsid w:val="00423A50"/>
    <w:rsid w:val="004254F0"/>
    <w:rsid w:val="004261D1"/>
    <w:rsid w:val="00426555"/>
    <w:rsid w:val="004266B7"/>
    <w:rsid w:val="004274E1"/>
    <w:rsid w:val="004321C6"/>
    <w:rsid w:val="00432BC6"/>
    <w:rsid w:val="004350B8"/>
    <w:rsid w:val="0044359A"/>
    <w:rsid w:val="00446923"/>
    <w:rsid w:val="004469B5"/>
    <w:rsid w:val="00447200"/>
    <w:rsid w:val="00451C5F"/>
    <w:rsid w:val="00452D8C"/>
    <w:rsid w:val="00453929"/>
    <w:rsid w:val="00454610"/>
    <w:rsid w:val="00455D93"/>
    <w:rsid w:val="004601BD"/>
    <w:rsid w:val="0046208F"/>
    <w:rsid w:val="00464A69"/>
    <w:rsid w:val="004679A1"/>
    <w:rsid w:val="0047119E"/>
    <w:rsid w:val="0047157E"/>
    <w:rsid w:val="004735EF"/>
    <w:rsid w:val="00473688"/>
    <w:rsid w:val="00475AA3"/>
    <w:rsid w:val="00480A06"/>
    <w:rsid w:val="00484145"/>
    <w:rsid w:val="00484EF4"/>
    <w:rsid w:val="004874D5"/>
    <w:rsid w:val="004900F4"/>
    <w:rsid w:val="004905CE"/>
    <w:rsid w:val="00490A61"/>
    <w:rsid w:val="00491922"/>
    <w:rsid w:val="00493623"/>
    <w:rsid w:val="00494518"/>
    <w:rsid w:val="004947AD"/>
    <w:rsid w:val="00494B55"/>
    <w:rsid w:val="00496637"/>
    <w:rsid w:val="004A16F6"/>
    <w:rsid w:val="004A40F6"/>
    <w:rsid w:val="004A54D6"/>
    <w:rsid w:val="004A56A8"/>
    <w:rsid w:val="004B04AD"/>
    <w:rsid w:val="004B0E8C"/>
    <w:rsid w:val="004B185C"/>
    <w:rsid w:val="004B4376"/>
    <w:rsid w:val="004B504C"/>
    <w:rsid w:val="004B7B97"/>
    <w:rsid w:val="004C114B"/>
    <w:rsid w:val="004C1DAF"/>
    <w:rsid w:val="004C5B47"/>
    <w:rsid w:val="004C5B51"/>
    <w:rsid w:val="004C7C12"/>
    <w:rsid w:val="004C7C95"/>
    <w:rsid w:val="004C7E2D"/>
    <w:rsid w:val="004D0610"/>
    <w:rsid w:val="004D079F"/>
    <w:rsid w:val="004D3BC8"/>
    <w:rsid w:val="004D5725"/>
    <w:rsid w:val="004D66A0"/>
    <w:rsid w:val="004D7D04"/>
    <w:rsid w:val="004E0C5A"/>
    <w:rsid w:val="004E13CE"/>
    <w:rsid w:val="004E53D6"/>
    <w:rsid w:val="004E5638"/>
    <w:rsid w:val="004E6934"/>
    <w:rsid w:val="004E6DE4"/>
    <w:rsid w:val="004E729E"/>
    <w:rsid w:val="004F09CC"/>
    <w:rsid w:val="004F107C"/>
    <w:rsid w:val="004F2197"/>
    <w:rsid w:val="004F290B"/>
    <w:rsid w:val="004F3096"/>
    <w:rsid w:val="004F38B3"/>
    <w:rsid w:val="004F4D9C"/>
    <w:rsid w:val="004F4FCF"/>
    <w:rsid w:val="00500B50"/>
    <w:rsid w:val="00502EAE"/>
    <w:rsid w:val="00503F1C"/>
    <w:rsid w:val="005059E4"/>
    <w:rsid w:val="00505A32"/>
    <w:rsid w:val="0050603C"/>
    <w:rsid w:val="005071F0"/>
    <w:rsid w:val="00507FE7"/>
    <w:rsid w:val="00517859"/>
    <w:rsid w:val="00520545"/>
    <w:rsid w:val="00521E05"/>
    <w:rsid w:val="00522B36"/>
    <w:rsid w:val="005231CE"/>
    <w:rsid w:val="00523FFB"/>
    <w:rsid w:val="005249CF"/>
    <w:rsid w:val="005259BC"/>
    <w:rsid w:val="00525DFD"/>
    <w:rsid w:val="00531A26"/>
    <w:rsid w:val="0053678C"/>
    <w:rsid w:val="00544411"/>
    <w:rsid w:val="0054589D"/>
    <w:rsid w:val="00545E1E"/>
    <w:rsid w:val="00546FC3"/>
    <w:rsid w:val="00547019"/>
    <w:rsid w:val="00547247"/>
    <w:rsid w:val="00552DB0"/>
    <w:rsid w:val="00556D39"/>
    <w:rsid w:val="00557FF8"/>
    <w:rsid w:val="00560574"/>
    <w:rsid w:val="005609C6"/>
    <w:rsid w:val="00561EDD"/>
    <w:rsid w:val="005640A5"/>
    <w:rsid w:val="005669F7"/>
    <w:rsid w:val="00567C5A"/>
    <w:rsid w:val="00570996"/>
    <w:rsid w:val="00570C4C"/>
    <w:rsid w:val="00572793"/>
    <w:rsid w:val="00583863"/>
    <w:rsid w:val="0058429C"/>
    <w:rsid w:val="00586BC0"/>
    <w:rsid w:val="00591AC7"/>
    <w:rsid w:val="0059236A"/>
    <w:rsid w:val="005932D2"/>
    <w:rsid w:val="00593494"/>
    <w:rsid w:val="00593F52"/>
    <w:rsid w:val="0059430B"/>
    <w:rsid w:val="00594D3D"/>
    <w:rsid w:val="005A340E"/>
    <w:rsid w:val="005A3989"/>
    <w:rsid w:val="005A3D97"/>
    <w:rsid w:val="005A4574"/>
    <w:rsid w:val="005A47D2"/>
    <w:rsid w:val="005A5BF9"/>
    <w:rsid w:val="005A66B0"/>
    <w:rsid w:val="005A6E7E"/>
    <w:rsid w:val="005C0B00"/>
    <w:rsid w:val="005C3805"/>
    <w:rsid w:val="005C4185"/>
    <w:rsid w:val="005C5260"/>
    <w:rsid w:val="005C5FB1"/>
    <w:rsid w:val="005C6B07"/>
    <w:rsid w:val="005D33B1"/>
    <w:rsid w:val="005D6141"/>
    <w:rsid w:val="005D72A5"/>
    <w:rsid w:val="005D762B"/>
    <w:rsid w:val="005E147B"/>
    <w:rsid w:val="005E4100"/>
    <w:rsid w:val="005E450C"/>
    <w:rsid w:val="005F2E39"/>
    <w:rsid w:val="005F3C8B"/>
    <w:rsid w:val="005F5ED4"/>
    <w:rsid w:val="005F7B43"/>
    <w:rsid w:val="0060047A"/>
    <w:rsid w:val="00600B43"/>
    <w:rsid w:val="00600C41"/>
    <w:rsid w:val="0060421F"/>
    <w:rsid w:val="00607E5E"/>
    <w:rsid w:val="006108A5"/>
    <w:rsid w:val="00611BD1"/>
    <w:rsid w:val="00611F78"/>
    <w:rsid w:val="0062216C"/>
    <w:rsid w:val="00622399"/>
    <w:rsid w:val="00623964"/>
    <w:rsid w:val="0063523E"/>
    <w:rsid w:val="006414FF"/>
    <w:rsid w:val="00644189"/>
    <w:rsid w:val="00645478"/>
    <w:rsid w:val="00645ED3"/>
    <w:rsid w:val="00646CE8"/>
    <w:rsid w:val="006472A4"/>
    <w:rsid w:val="00647D4C"/>
    <w:rsid w:val="00650EDC"/>
    <w:rsid w:val="0065293C"/>
    <w:rsid w:val="006539C0"/>
    <w:rsid w:val="00653D95"/>
    <w:rsid w:val="00656580"/>
    <w:rsid w:val="00657BE7"/>
    <w:rsid w:val="0066185F"/>
    <w:rsid w:val="006620CE"/>
    <w:rsid w:val="00663608"/>
    <w:rsid w:val="006663C1"/>
    <w:rsid w:val="006673A2"/>
    <w:rsid w:val="00670AC9"/>
    <w:rsid w:val="00680274"/>
    <w:rsid w:val="0068214C"/>
    <w:rsid w:val="00682184"/>
    <w:rsid w:val="00682285"/>
    <w:rsid w:val="00684258"/>
    <w:rsid w:val="00684274"/>
    <w:rsid w:val="00691EA3"/>
    <w:rsid w:val="006927BD"/>
    <w:rsid w:val="00693D15"/>
    <w:rsid w:val="00694F3A"/>
    <w:rsid w:val="00696CDE"/>
    <w:rsid w:val="006A26A7"/>
    <w:rsid w:val="006A3680"/>
    <w:rsid w:val="006A4A32"/>
    <w:rsid w:val="006A5F1E"/>
    <w:rsid w:val="006A6A08"/>
    <w:rsid w:val="006A70FD"/>
    <w:rsid w:val="006A74AF"/>
    <w:rsid w:val="006B07BC"/>
    <w:rsid w:val="006B0E60"/>
    <w:rsid w:val="006B242D"/>
    <w:rsid w:val="006B30FA"/>
    <w:rsid w:val="006B39AC"/>
    <w:rsid w:val="006B39E4"/>
    <w:rsid w:val="006B3D66"/>
    <w:rsid w:val="006B4A34"/>
    <w:rsid w:val="006B5A3F"/>
    <w:rsid w:val="006C0669"/>
    <w:rsid w:val="006C1739"/>
    <w:rsid w:val="006C3561"/>
    <w:rsid w:val="006C4E8F"/>
    <w:rsid w:val="006D2A49"/>
    <w:rsid w:val="006D5FFA"/>
    <w:rsid w:val="006D6D56"/>
    <w:rsid w:val="006E2146"/>
    <w:rsid w:val="006E29D5"/>
    <w:rsid w:val="006E35F1"/>
    <w:rsid w:val="006E3B71"/>
    <w:rsid w:val="006F24FD"/>
    <w:rsid w:val="006F67E5"/>
    <w:rsid w:val="00700D4B"/>
    <w:rsid w:val="00703E97"/>
    <w:rsid w:val="00704A6E"/>
    <w:rsid w:val="007066C4"/>
    <w:rsid w:val="00707621"/>
    <w:rsid w:val="00710333"/>
    <w:rsid w:val="00712EF9"/>
    <w:rsid w:val="00712FAA"/>
    <w:rsid w:val="0071673A"/>
    <w:rsid w:val="00717324"/>
    <w:rsid w:val="00717777"/>
    <w:rsid w:val="00723B2C"/>
    <w:rsid w:val="00724357"/>
    <w:rsid w:val="0072575F"/>
    <w:rsid w:val="00726B02"/>
    <w:rsid w:val="00726CD4"/>
    <w:rsid w:val="00732C43"/>
    <w:rsid w:val="00733D59"/>
    <w:rsid w:val="0073448C"/>
    <w:rsid w:val="00742877"/>
    <w:rsid w:val="007449D4"/>
    <w:rsid w:val="00745A42"/>
    <w:rsid w:val="00751482"/>
    <w:rsid w:val="007523FD"/>
    <w:rsid w:val="00753083"/>
    <w:rsid w:val="007553EF"/>
    <w:rsid w:val="007569C1"/>
    <w:rsid w:val="00760ABB"/>
    <w:rsid w:val="0076561C"/>
    <w:rsid w:val="0076658A"/>
    <w:rsid w:val="00770789"/>
    <w:rsid w:val="00776DE7"/>
    <w:rsid w:val="0078079D"/>
    <w:rsid w:val="00783B83"/>
    <w:rsid w:val="00786A57"/>
    <w:rsid w:val="00787A91"/>
    <w:rsid w:val="007938BF"/>
    <w:rsid w:val="0079587A"/>
    <w:rsid w:val="007A18DA"/>
    <w:rsid w:val="007A1BA2"/>
    <w:rsid w:val="007A1D62"/>
    <w:rsid w:val="007A1EF6"/>
    <w:rsid w:val="007A25EF"/>
    <w:rsid w:val="007A2CF7"/>
    <w:rsid w:val="007A3E62"/>
    <w:rsid w:val="007A432D"/>
    <w:rsid w:val="007A6409"/>
    <w:rsid w:val="007B3A76"/>
    <w:rsid w:val="007B4481"/>
    <w:rsid w:val="007B6237"/>
    <w:rsid w:val="007B795F"/>
    <w:rsid w:val="007C0D48"/>
    <w:rsid w:val="007C3902"/>
    <w:rsid w:val="007C60A1"/>
    <w:rsid w:val="007C64B2"/>
    <w:rsid w:val="007D2549"/>
    <w:rsid w:val="007D2969"/>
    <w:rsid w:val="007D3D24"/>
    <w:rsid w:val="007D4C8B"/>
    <w:rsid w:val="007D53BA"/>
    <w:rsid w:val="007D5447"/>
    <w:rsid w:val="007D7695"/>
    <w:rsid w:val="007D77AB"/>
    <w:rsid w:val="007D780C"/>
    <w:rsid w:val="007E0718"/>
    <w:rsid w:val="007E1648"/>
    <w:rsid w:val="007E3440"/>
    <w:rsid w:val="007E4A96"/>
    <w:rsid w:val="007E5C2F"/>
    <w:rsid w:val="007E6443"/>
    <w:rsid w:val="007F0849"/>
    <w:rsid w:val="007F0F12"/>
    <w:rsid w:val="007F460C"/>
    <w:rsid w:val="007F6CDF"/>
    <w:rsid w:val="008037A2"/>
    <w:rsid w:val="008040CD"/>
    <w:rsid w:val="00810295"/>
    <w:rsid w:val="00811F18"/>
    <w:rsid w:val="008154C4"/>
    <w:rsid w:val="008166E0"/>
    <w:rsid w:val="00821AD5"/>
    <w:rsid w:val="008238D0"/>
    <w:rsid w:val="008240C8"/>
    <w:rsid w:val="00825960"/>
    <w:rsid w:val="00827C49"/>
    <w:rsid w:val="00830CA7"/>
    <w:rsid w:val="00832349"/>
    <w:rsid w:val="00832C0F"/>
    <w:rsid w:val="00833D21"/>
    <w:rsid w:val="0083409B"/>
    <w:rsid w:val="0083437A"/>
    <w:rsid w:val="00835687"/>
    <w:rsid w:val="008370F7"/>
    <w:rsid w:val="00840B3C"/>
    <w:rsid w:val="008453BD"/>
    <w:rsid w:val="00845966"/>
    <w:rsid w:val="00851D2A"/>
    <w:rsid w:val="008522B4"/>
    <w:rsid w:val="00852BC4"/>
    <w:rsid w:val="00855E8C"/>
    <w:rsid w:val="008573ED"/>
    <w:rsid w:val="00857B5D"/>
    <w:rsid w:val="00861332"/>
    <w:rsid w:val="008635AD"/>
    <w:rsid w:val="00865416"/>
    <w:rsid w:val="00866054"/>
    <w:rsid w:val="00871A26"/>
    <w:rsid w:val="00881C19"/>
    <w:rsid w:val="00884E95"/>
    <w:rsid w:val="00885499"/>
    <w:rsid w:val="00885CB3"/>
    <w:rsid w:val="008860A8"/>
    <w:rsid w:val="00886BFF"/>
    <w:rsid w:val="00891CAE"/>
    <w:rsid w:val="00892125"/>
    <w:rsid w:val="00893489"/>
    <w:rsid w:val="00896090"/>
    <w:rsid w:val="008A1900"/>
    <w:rsid w:val="008A286F"/>
    <w:rsid w:val="008A39B5"/>
    <w:rsid w:val="008A6DFF"/>
    <w:rsid w:val="008A7A82"/>
    <w:rsid w:val="008B457C"/>
    <w:rsid w:val="008B4E8D"/>
    <w:rsid w:val="008B66C9"/>
    <w:rsid w:val="008C38B0"/>
    <w:rsid w:val="008C4F13"/>
    <w:rsid w:val="008C7A39"/>
    <w:rsid w:val="008D2027"/>
    <w:rsid w:val="008D3328"/>
    <w:rsid w:val="008D3DA7"/>
    <w:rsid w:val="008D4485"/>
    <w:rsid w:val="008D6787"/>
    <w:rsid w:val="008E1AD0"/>
    <w:rsid w:val="008E3B40"/>
    <w:rsid w:val="008E4990"/>
    <w:rsid w:val="008E71B6"/>
    <w:rsid w:val="008F188E"/>
    <w:rsid w:val="008F1A1F"/>
    <w:rsid w:val="008F2853"/>
    <w:rsid w:val="008F537B"/>
    <w:rsid w:val="008F5B7F"/>
    <w:rsid w:val="008F6AF2"/>
    <w:rsid w:val="00900400"/>
    <w:rsid w:val="009019E1"/>
    <w:rsid w:val="00902608"/>
    <w:rsid w:val="00902ED5"/>
    <w:rsid w:val="00903B92"/>
    <w:rsid w:val="00910466"/>
    <w:rsid w:val="009136AF"/>
    <w:rsid w:val="0091636B"/>
    <w:rsid w:val="0091775D"/>
    <w:rsid w:val="00917BA9"/>
    <w:rsid w:val="009213EA"/>
    <w:rsid w:val="0092144C"/>
    <w:rsid w:val="00921E4E"/>
    <w:rsid w:val="009234CC"/>
    <w:rsid w:val="00926614"/>
    <w:rsid w:val="009337FD"/>
    <w:rsid w:val="00934F2B"/>
    <w:rsid w:val="009353ED"/>
    <w:rsid w:val="00935EAB"/>
    <w:rsid w:val="0093700B"/>
    <w:rsid w:val="00940586"/>
    <w:rsid w:val="00942C76"/>
    <w:rsid w:val="00943AE2"/>
    <w:rsid w:val="00944CE0"/>
    <w:rsid w:val="00944D41"/>
    <w:rsid w:val="009468EE"/>
    <w:rsid w:val="009504D4"/>
    <w:rsid w:val="009512A9"/>
    <w:rsid w:val="00952D1C"/>
    <w:rsid w:val="00952DD2"/>
    <w:rsid w:val="0095444B"/>
    <w:rsid w:val="0095467C"/>
    <w:rsid w:val="0095526A"/>
    <w:rsid w:val="00955C34"/>
    <w:rsid w:val="00961482"/>
    <w:rsid w:val="00961DB3"/>
    <w:rsid w:val="0096636C"/>
    <w:rsid w:val="00966394"/>
    <w:rsid w:val="009664C7"/>
    <w:rsid w:val="00970BE7"/>
    <w:rsid w:val="00972C62"/>
    <w:rsid w:val="00975C02"/>
    <w:rsid w:val="00976A41"/>
    <w:rsid w:val="00976C38"/>
    <w:rsid w:val="00976D55"/>
    <w:rsid w:val="00977746"/>
    <w:rsid w:val="00977C2B"/>
    <w:rsid w:val="00977DA1"/>
    <w:rsid w:val="0098680D"/>
    <w:rsid w:val="00987795"/>
    <w:rsid w:val="00990F2A"/>
    <w:rsid w:val="00990F3C"/>
    <w:rsid w:val="00991AF4"/>
    <w:rsid w:val="00994B7A"/>
    <w:rsid w:val="009A0452"/>
    <w:rsid w:val="009A3F20"/>
    <w:rsid w:val="009A4DE5"/>
    <w:rsid w:val="009A51C1"/>
    <w:rsid w:val="009A5212"/>
    <w:rsid w:val="009A6897"/>
    <w:rsid w:val="009A7404"/>
    <w:rsid w:val="009B1044"/>
    <w:rsid w:val="009B18FE"/>
    <w:rsid w:val="009B42D2"/>
    <w:rsid w:val="009B5F17"/>
    <w:rsid w:val="009B69A4"/>
    <w:rsid w:val="009C0945"/>
    <w:rsid w:val="009C2C4A"/>
    <w:rsid w:val="009C43F2"/>
    <w:rsid w:val="009C5239"/>
    <w:rsid w:val="009C68CC"/>
    <w:rsid w:val="009C6C7C"/>
    <w:rsid w:val="009C76B8"/>
    <w:rsid w:val="009C7B6E"/>
    <w:rsid w:val="009D0103"/>
    <w:rsid w:val="009D077C"/>
    <w:rsid w:val="009D0D80"/>
    <w:rsid w:val="009D0D95"/>
    <w:rsid w:val="009D539B"/>
    <w:rsid w:val="009D67A1"/>
    <w:rsid w:val="009D6AA8"/>
    <w:rsid w:val="009D75B5"/>
    <w:rsid w:val="009D7A33"/>
    <w:rsid w:val="009E0C9E"/>
    <w:rsid w:val="009E1A7A"/>
    <w:rsid w:val="009E3B5C"/>
    <w:rsid w:val="009E5ED7"/>
    <w:rsid w:val="009E79F1"/>
    <w:rsid w:val="009F0A46"/>
    <w:rsid w:val="009F12D6"/>
    <w:rsid w:val="009F6EB5"/>
    <w:rsid w:val="00A0149C"/>
    <w:rsid w:val="00A02EBB"/>
    <w:rsid w:val="00A07141"/>
    <w:rsid w:val="00A11740"/>
    <w:rsid w:val="00A14037"/>
    <w:rsid w:val="00A15822"/>
    <w:rsid w:val="00A15A93"/>
    <w:rsid w:val="00A16BB9"/>
    <w:rsid w:val="00A175B5"/>
    <w:rsid w:val="00A20B19"/>
    <w:rsid w:val="00A22518"/>
    <w:rsid w:val="00A25D41"/>
    <w:rsid w:val="00A2658D"/>
    <w:rsid w:val="00A27E10"/>
    <w:rsid w:val="00A30D7F"/>
    <w:rsid w:val="00A33232"/>
    <w:rsid w:val="00A34295"/>
    <w:rsid w:val="00A422E8"/>
    <w:rsid w:val="00A46425"/>
    <w:rsid w:val="00A50D42"/>
    <w:rsid w:val="00A51B7B"/>
    <w:rsid w:val="00A52F69"/>
    <w:rsid w:val="00A54358"/>
    <w:rsid w:val="00A55996"/>
    <w:rsid w:val="00A56413"/>
    <w:rsid w:val="00A62DF7"/>
    <w:rsid w:val="00A64120"/>
    <w:rsid w:val="00A64CCD"/>
    <w:rsid w:val="00A66E4D"/>
    <w:rsid w:val="00A7032F"/>
    <w:rsid w:val="00A744D1"/>
    <w:rsid w:val="00A7520A"/>
    <w:rsid w:val="00A769E8"/>
    <w:rsid w:val="00A76E8E"/>
    <w:rsid w:val="00A7758D"/>
    <w:rsid w:val="00A80BAF"/>
    <w:rsid w:val="00A81C69"/>
    <w:rsid w:val="00A9057C"/>
    <w:rsid w:val="00A9058D"/>
    <w:rsid w:val="00A915B7"/>
    <w:rsid w:val="00A91CEA"/>
    <w:rsid w:val="00A91D22"/>
    <w:rsid w:val="00A95F54"/>
    <w:rsid w:val="00A960FF"/>
    <w:rsid w:val="00A964CA"/>
    <w:rsid w:val="00A977D9"/>
    <w:rsid w:val="00AA0A52"/>
    <w:rsid w:val="00AA0B44"/>
    <w:rsid w:val="00AA25F8"/>
    <w:rsid w:val="00AA3F47"/>
    <w:rsid w:val="00AA43B0"/>
    <w:rsid w:val="00AA73DE"/>
    <w:rsid w:val="00AB2E96"/>
    <w:rsid w:val="00AB3FC2"/>
    <w:rsid w:val="00AB572E"/>
    <w:rsid w:val="00AB67D5"/>
    <w:rsid w:val="00AB764A"/>
    <w:rsid w:val="00AB7C21"/>
    <w:rsid w:val="00AB7D10"/>
    <w:rsid w:val="00AC0443"/>
    <w:rsid w:val="00AC20F6"/>
    <w:rsid w:val="00AC3492"/>
    <w:rsid w:val="00AC39DE"/>
    <w:rsid w:val="00AC4300"/>
    <w:rsid w:val="00AC7C6F"/>
    <w:rsid w:val="00AD0542"/>
    <w:rsid w:val="00AD265F"/>
    <w:rsid w:val="00AD311D"/>
    <w:rsid w:val="00AD3234"/>
    <w:rsid w:val="00AD445B"/>
    <w:rsid w:val="00AD7622"/>
    <w:rsid w:val="00AD7F89"/>
    <w:rsid w:val="00AE027F"/>
    <w:rsid w:val="00AE0E09"/>
    <w:rsid w:val="00AE73CB"/>
    <w:rsid w:val="00AF243C"/>
    <w:rsid w:val="00AF2F72"/>
    <w:rsid w:val="00AF45D2"/>
    <w:rsid w:val="00AF64ED"/>
    <w:rsid w:val="00AF659E"/>
    <w:rsid w:val="00B00DF5"/>
    <w:rsid w:val="00B01932"/>
    <w:rsid w:val="00B01A56"/>
    <w:rsid w:val="00B034DA"/>
    <w:rsid w:val="00B0405B"/>
    <w:rsid w:val="00B05277"/>
    <w:rsid w:val="00B057DB"/>
    <w:rsid w:val="00B14D73"/>
    <w:rsid w:val="00B179E7"/>
    <w:rsid w:val="00B17F4C"/>
    <w:rsid w:val="00B17F53"/>
    <w:rsid w:val="00B22B44"/>
    <w:rsid w:val="00B2710A"/>
    <w:rsid w:val="00B27A8F"/>
    <w:rsid w:val="00B308A7"/>
    <w:rsid w:val="00B312B1"/>
    <w:rsid w:val="00B41957"/>
    <w:rsid w:val="00B42CA4"/>
    <w:rsid w:val="00B52550"/>
    <w:rsid w:val="00B53C55"/>
    <w:rsid w:val="00B60B7F"/>
    <w:rsid w:val="00B65C0F"/>
    <w:rsid w:val="00B70E95"/>
    <w:rsid w:val="00B70F26"/>
    <w:rsid w:val="00B71191"/>
    <w:rsid w:val="00B72465"/>
    <w:rsid w:val="00B737F9"/>
    <w:rsid w:val="00B75A5A"/>
    <w:rsid w:val="00B76150"/>
    <w:rsid w:val="00B77254"/>
    <w:rsid w:val="00B8418E"/>
    <w:rsid w:val="00B90433"/>
    <w:rsid w:val="00B92D95"/>
    <w:rsid w:val="00BA205D"/>
    <w:rsid w:val="00BA281D"/>
    <w:rsid w:val="00BA648A"/>
    <w:rsid w:val="00BA7C0B"/>
    <w:rsid w:val="00BB0273"/>
    <w:rsid w:val="00BB19BA"/>
    <w:rsid w:val="00BB1F37"/>
    <w:rsid w:val="00BB3046"/>
    <w:rsid w:val="00BB4133"/>
    <w:rsid w:val="00BB4753"/>
    <w:rsid w:val="00BB4D81"/>
    <w:rsid w:val="00BB551A"/>
    <w:rsid w:val="00BC3222"/>
    <w:rsid w:val="00BC563E"/>
    <w:rsid w:val="00BC6BE3"/>
    <w:rsid w:val="00BD18D1"/>
    <w:rsid w:val="00BD4281"/>
    <w:rsid w:val="00BD4EED"/>
    <w:rsid w:val="00BE1909"/>
    <w:rsid w:val="00BE20F9"/>
    <w:rsid w:val="00BE3AE4"/>
    <w:rsid w:val="00BE5AB7"/>
    <w:rsid w:val="00BE642C"/>
    <w:rsid w:val="00BF2B5C"/>
    <w:rsid w:val="00BF49BF"/>
    <w:rsid w:val="00BF587E"/>
    <w:rsid w:val="00BF6458"/>
    <w:rsid w:val="00C00C54"/>
    <w:rsid w:val="00C00CF0"/>
    <w:rsid w:val="00C01930"/>
    <w:rsid w:val="00C02B3C"/>
    <w:rsid w:val="00C02D3D"/>
    <w:rsid w:val="00C047F9"/>
    <w:rsid w:val="00C0562C"/>
    <w:rsid w:val="00C06146"/>
    <w:rsid w:val="00C06ECC"/>
    <w:rsid w:val="00C137D6"/>
    <w:rsid w:val="00C20C5E"/>
    <w:rsid w:val="00C26239"/>
    <w:rsid w:val="00C26599"/>
    <w:rsid w:val="00C26AF0"/>
    <w:rsid w:val="00C27D0D"/>
    <w:rsid w:val="00C304BA"/>
    <w:rsid w:val="00C33615"/>
    <w:rsid w:val="00C33A2D"/>
    <w:rsid w:val="00C33B28"/>
    <w:rsid w:val="00C35D6B"/>
    <w:rsid w:val="00C369D7"/>
    <w:rsid w:val="00C4047B"/>
    <w:rsid w:val="00C4106D"/>
    <w:rsid w:val="00C4120E"/>
    <w:rsid w:val="00C43AB3"/>
    <w:rsid w:val="00C44580"/>
    <w:rsid w:val="00C45B47"/>
    <w:rsid w:val="00C460CC"/>
    <w:rsid w:val="00C466A5"/>
    <w:rsid w:val="00C4689D"/>
    <w:rsid w:val="00C50F28"/>
    <w:rsid w:val="00C552FA"/>
    <w:rsid w:val="00C55E2B"/>
    <w:rsid w:val="00C62E04"/>
    <w:rsid w:val="00C63C47"/>
    <w:rsid w:val="00C731DB"/>
    <w:rsid w:val="00C7706C"/>
    <w:rsid w:val="00C771B8"/>
    <w:rsid w:val="00C779DF"/>
    <w:rsid w:val="00C80605"/>
    <w:rsid w:val="00C806F5"/>
    <w:rsid w:val="00C81F0A"/>
    <w:rsid w:val="00C82ACC"/>
    <w:rsid w:val="00C84026"/>
    <w:rsid w:val="00C84322"/>
    <w:rsid w:val="00C84471"/>
    <w:rsid w:val="00C863E3"/>
    <w:rsid w:val="00C86AC6"/>
    <w:rsid w:val="00C923B9"/>
    <w:rsid w:val="00C9375B"/>
    <w:rsid w:val="00C94EA4"/>
    <w:rsid w:val="00C95711"/>
    <w:rsid w:val="00CA07DE"/>
    <w:rsid w:val="00CA0A32"/>
    <w:rsid w:val="00CA3C91"/>
    <w:rsid w:val="00CA3E64"/>
    <w:rsid w:val="00CA4380"/>
    <w:rsid w:val="00CB022A"/>
    <w:rsid w:val="00CB04D5"/>
    <w:rsid w:val="00CB3979"/>
    <w:rsid w:val="00CB48CD"/>
    <w:rsid w:val="00CB6D67"/>
    <w:rsid w:val="00CB7A02"/>
    <w:rsid w:val="00CC1A04"/>
    <w:rsid w:val="00CC1A8E"/>
    <w:rsid w:val="00CC1ECE"/>
    <w:rsid w:val="00CC2295"/>
    <w:rsid w:val="00CC4257"/>
    <w:rsid w:val="00CC6638"/>
    <w:rsid w:val="00CC7D3D"/>
    <w:rsid w:val="00CD3418"/>
    <w:rsid w:val="00CD3572"/>
    <w:rsid w:val="00CD3A36"/>
    <w:rsid w:val="00CD3DB4"/>
    <w:rsid w:val="00CD50C2"/>
    <w:rsid w:val="00CD66D6"/>
    <w:rsid w:val="00CD778D"/>
    <w:rsid w:val="00CD789C"/>
    <w:rsid w:val="00CD79B4"/>
    <w:rsid w:val="00CE0D56"/>
    <w:rsid w:val="00CE30DF"/>
    <w:rsid w:val="00CE3FDA"/>
    <w:rsid w:val="00CE629C"/>
    <w:rsid w:val="00CE663A"/>
    <w:rsid w:val="00CF49AC"/>
    <w:rsid w:val="00D0158C"/>
    <w:rsid w:val="00D06B9D"/>
    <w:rsid w:val="00D06FEC"/>
    <w:rsid w:val="00D07661"/>
    <w:rsid w:val="00D11C72"/>
    <w:rsid w:val="00D1507E"/>
    <w:rsid w:val="00D170D7"/>
    <w:rsid w:val="00D17EC3"/>
    <w:rsid w:val="00D20345"/>
    <w:rsid w:val="00D20A37"/>
    <w:rsid w:val="00D20F94"/>
    <w:rsid w:val="00D21BED"/>
    <w:rsid w:val="00D21CB5"/>
    <w:rsid w:val="00D23A3A"/>
    <w:rsid w:val="00D27DAF"/>
    <w:rsid w:val="00D32C0E"/>
    <w:rsid w:val="00D35BCA"/>
    <w:rsid w:val="00D37376"/>
    <w:rsid w:val="00D4040C"/>
    <w:rsid w:val="00D41508"/>
    <w:rsid w:val="00D4345E"/>
    <w:rsid w:val="00D43653"/>
    <w:rsid w:val="00D458E4"/>
    <w:rsid w:val="00D46099"/>
    <w:rsid w:val="00D46D4E"/>
    <w:rsid w:val="00D523BC"/>
    <w:rsid w:val="00D53257"/>
    <w:rsid w:val="00D539E1"/>
    <w:rsid w:val="00D60B49"/>
    <w:rsid w:val="00D61451"/>
    <w:rsid w:val="00D61A8E"/>
    <w:rsid w:val="00D61CBE"/>
    <w:rsid w:val="00D654A4"/>
    <w:rsid w:val="00D67035"/>
    <w:rsid w:val="00D704B0"/>
    <w:rsid w:val="00D708D9"/>
    <w:rsid w:val="00D70D6B"/>
    <w:rsid w:val="00D7169C"/>
    <w:rsid w:val="00D72A54"/>
    <w:rsid w:val="00D75DA9"/>
    <w:rsid w:val="00D76FC2"/>
    <w:rsid w:val="00D80080"/>
    <w:rsid w:val="00D81CE6"/>
    <w:rsid w:val="00D81E01"/>
    <w:rsid w:val="00D84069"/>
    <w:rsid w:val="00D84472"/>
    <w:rsid w:val="00D87280"/>
    <w:rsid w:val="00D906CA"/>
    <w:rsid w:val="00D91A1E"/>
    <w:rsid w:val="00D92DB3"/>
    <w:rsid w:val="00D9338A"/>
    <w:rsid w:val="00D93C7C"/>
    <w:rsid w:val="00D96BD7"/>
    <w:rsid w:val="00DA1206"/>
    <w:rsid w:val="00DA47FB"/>
    <w:rsid w:val="00DA563F"/>
    <w:rsid w:val="00DB0B4A"/>
    <w:rsid w:val="00DB24B8"/>
    <w:rsid w:val="00DB29FD"/>
    <w:rsid w:val="00DB3D21"/>
    <w:rsid w:val="00DB5FF9"/>
    <w:rsid w:val="00DB73B7"/>
    <w:rsid w:val="00DB7E60"/>
    <w:rsid w:val="00DC17C7"/>
    <w:rsid w:val="00DC24C4"/>
    <w:rsid w:val="00DC5A8F"/>
    <w:rsid w:val="00DD1512"/>
    <w:rsid w:val="00DD2061"/>
    <w:rsid w:val="00DD2859"/>
    <w:rsid w:val="00DD3D53"/>
    <w:rsid w:val="00DE12F7"/>
    <w:rsid w:val="00DE239A"/>
    <w:rsid w:val="00DE2803"/>
    <w:rsid w:val="00DE282B"/>
    <w:rsid w:val="00DE35B9"/>
    <w:rsid w:val="00DE4605"/>
    <w:rsid w:val="00DE4AC2"/>
    <w:rsid w:val="00DF0A56"/>
    <w:rsid w:val="00DF1C34"/>
    <w:rsid w:val="00DF32DE"/>
    <w:rsid w:val="00DF3F71"/>
    <w:rsid w:val="00DF68A2"/>
    <w:rsid w:val="00E00922"/>
    <w:rsid w:val="00E033B4"/>
    <w:rsid w:val="00E05439"/>
    <w:rsid w:val="00E06923"/>
    <w:rsid w:val="00E06D9F"/>
    <w:rsid w:val="00E10DAE"/>
    <w:rsid w:val="00E121E4"/>
    <w:rsid w:val="00E12463"/>
    <w:rsid w:val="00E14965"/>
    <w:rsid w:val="00E17224"/>
    <w:rsid w:val="00E22F56"/>
    <w:rsid w:val="00E275A6"/>
    <w:rsid w:val="00E324B2"/>
    <w:rsid w:val="00E33B34"/>
    <w:rsid w:val="00E34B48"/>
    <w:rsid w:val="00E357B5"/>
    <w:rsid w:val="00E3615C"/>
    <w:rsid w:val="00E367FF"/>
    <w:rsid w:val="00E401FE"/>
    <w:rsid w:val="00E413F2"/>
    <w:rsid w:val="00E43A14"/>
    <w:rsid w:val="00E4489D"/>
    <w:rsid w:val="00E5476D"/>
    <w:rsid w:val="00E54FBE"/>
    <w:rsid w:val="00E6064D"/>
    <w:rsid w:val="00E61D32"/>
    <w:rsid w:val="00E61FBA"/>
    <w:rsid w:val="00E62452"/>
    <w:rsid w:val="00E633B7"/>
    <w:rsid w:val="00E65F78"/>
    <w:rsid w:val="00E66119"/>
    <w:rsid w:val="00E675C8"/>
    <w:rsid w:val="00E67F70"/>
    <w:rsid w:val="00E72354"/>
    <w:rsid w:val="00E72975"/>
    <w:rsid w:val="00E742B2"/>
    <w:rsid w:val="00E7507F"/>
    <w:rsid w:val="00E76120"/>
    <w:rsid w:val="00E81953"/>
    <w:rsid w:val="00E83C4A"/>
    <w:rsid w:val="00EA08B8"/>
    <w:rsid w:val="00EA52F4"/>
    <w:rsid w:val="00EA56F7"/>
    <w:rsid w:val="00EA5745"/>
    <w:rsid w:val="00EB00FC"/>
    <w:rsid w:val="00EB1977"/>
    <w:rsid w:val="00EB1B08"/>
    <w:rsid w:val="00EB3E15"/>
    <w:rsid w:val="00EB451B"/>
    <w:rsid w:val="00EB627F"/>
    <w:rsid w:val="00EB785D"/>
    <w:rsid w:val="00EC0C75"/>
    <w:rsid w:val="00EC1A19"/>
    <w:rsid w:val="00EC26B3"/>
    <w:rsid w:val="00EC41FB"/>
    <w:rsid w:val="00EC5EB1"/>
    <w:rsid w:val="00EC7F55"/>
    <w:rsid w:val="00ED0AC8"/>
    <w:rsid w:val="00ED0D6D"/>
    <w:rsid w:val="00ED2069"/>
    <w:rsid w:val="00ED4342"/>
    <w:rsid w:val="00ED7296"/>
    <w:rsid w:val="00EE0DD2"/>
    <w:rsid w:val="00EE12A2"/>
    <w:rsid w:val="00EE3612"/>
    <w:rsid w:val="00EE4B01"/>
    <w:rsid w:val="00EF6EF2"/>
    <w:rsid w:val="00EF748E"/>
    <w:rsid w:val="00EF7512"/>
    <w:rsid w:val="00F005E8"/>
    <w:rsid w:val="00F0272B"/>
    <w:rsid w:val="00F03AC2"/>
    <w:rsid w:val="00F03D6E"/>
    <w:rsid w:val="00F1286A"/>
    <w:rsid w:val="00F12FF3"/>
    <w:rsid w:val="00F1338D"/>
    <w:rsid w:val="00F15042"/>
    <w:rsid w:val="00F1661B"/>
    <w:rsid w:val="00F166A2"/>
    <w:rsid w:val="00F20845"/>
    <w:rsid w:val="00F20A46"/>
    <w:rsid w:val="00F2129F"/>
    <w:rsid w:val="00F21424"/>
    <w:rsid w:val="00F30ED2"/>
    <w:rsid w:val="00F33BA2"/>
    <w:rsid w:val="00F33C29"/>
    <w:rsid w:val="00F34B82"/>
    <w:rsid w:val="00F34BC5"/>
    <w:rsid w:val="00F34D4C"/>
    <w:rsid w:val="00F352AC"/>
    <w:rsid w:val="00F40774"/>
    <w:rsid w:val="00F411E2"/>
    <w:rsid w:val="00F43C42"/>
    <w:rsid w:val="00F44A33"/>
    <w:rsid w:val="00F45205"/>
    <w:rsid w:val="00F50426"/>
    <w:rsid w:val="00F51F69"/>
    <w:rsid w:val="00F56388"/>
    <w:rsid w:val="00F65C6E"/>
    <w:rsid w:val="00F667C7"/>
    <w:rsid w:val="00F677F0"/>
    <w:rsid w:val="00F72172"/>
    <w:rsid w:val="00F72A67"/>
    <w:rsid w:val="00F7424B"/>
    <w:rsid w:val="00F773DF"/>
    <w:rsid w:val="00F83087"/>
    <w:rsid w:val="00F9062B"/>
    <w:rsid w:val="00F90F22"/>
    <w:rsid w:val="00F95ED8"/>
    <w:rsid w:val="00F97730"/>
    <w:rsid w:val="00FB03E5"/>
    <w:rsid w:val="00FB2187"/>
    <w:rsid w:val="00FB473F"/>
    <w:rsid w:val="00FB4DFA"/>
    <w:rsid w:val="00FB508B"/>
    <w:rsid w:val="00FB5342"/>
    <w:rsid w:val="00FB6219"/>
    <w:rsid w:val="00FB6C5E"/>
    <w:rsid w:val="00FC392F"/>
    <w:rsid w:val="00FC4862"/>
    <w:rsid w:val="00FC4C7D"/>
    <w:rsid w:val="00FC695E"/>
    <w:rsid w:val="00FC6990"/>
    <w:rsid w:val="00FD13D1"/>
    <w:rsid w:val="00FD26F0"/>
    <w:rsid w:val="00FD2774"/>
    <w:rsid w:val="00FD39A2"/>
    <w:rsid w:val="00FD40F5"/>
    <w:rsid w:val="00FD510A"/>
    <w:rsid w:val="00FE1169"/>
    <w:rsid w:val="00FE34DA"/>
    <w:rsid w:val="00FE3EBD"/>
    <w:rsid w:val="00FE4BA7"/>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10444B-85FF-4104-A7AF-BEEB13777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TotalTime>
  <Pages>23</Pages>
  <Words>14164</Words>
  <Characters>80735</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1847</cp:revision>
  <cp:lastPrinted>2016-04-12T16:57:00Z</cp:lastPrinted>
  <dcterms:created xsi:type="dcterms:W3CDTF">2016-04-11T23:52:00Z</dcterms:created>
  <dcterms:modified xsi:type="dcterms:W3CDTF">2016-04-1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